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77777777" w:rsidR="00394DEE" w:rsidRPr="00433883" w:rsidRDefault="00394DEE" w:rsidP="00394DEE">
      <w:pPr>
        <w:pStyle w:val="Puesto"/>
        <w:rPr>
          <w:sz w:val="40"/>
          <w:szCs w:val="40"/>
        </w:rPr>
      </w:pPr>
      <w:r w:rsidRPr="00433883">
        <w:rPr>
          <w:sz w:val="40"/>
          <w:szCs w:val="40"/>
        </w:rPr>
        <w:lastRenderedPageBreak/>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4701FFFB" w:rsidR="00094E59" w:rsidRPr="00895011" w:rsidRDefault="009B7862" w:rsidP="00194847">
      <w:pPr>
        <w:pStyle w:val="Prrafodelista"/>
        <w:jc w:val="center"/>
        <w:rPr>
          <w:szCs w:val="22"/>
        </w:rPr>
      </w:pPr>
      <w:r>
        <w:rPr>
          <w:szCs w:val="22"/>
        </w:rPr>
        <w:t>Ph.D</w:t>
      </w:r>
      <w:r w:rsidR="00394DEE">
        <w:rPr>
          <w:szCs w:val="22"/>
        </w:rPr>
        <w:t>. Luis Fernando Niño Va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305C8F31" w14:textId="77777777" w:rsidR="00394DEE" w:rsidRDefault="00394DEE"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A mi esposa, por su apoyo incondicional y maravillosa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r w:rsidRPr="0055470B">
        <w:rPr>
          <w:i/>
          <w:lang w:val="es-CO"/>
        </w:rPr>
        <w:t>click</w:t>
      </w:r>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bookmarkEnd w:id="10"/>
    <w:p w14:paraId="61FB4909" w14:textId="7EC394EB" w:rsidR="00A525D1" w:rsidRDefault="00090D56" w:rsidP="00C604C3">
      <w:pPr>
        <w:pStyle w:val="Prrafodelista"/>
        <w:rPr>
          <w:b/>
        </w:rPr>
      </w:pPr>
      <w:r>
        <w:rPr>
          <w:b/>
        </w:rPr>
        <w:t>Introducción</w:t>
      </w:r>
    </w:p>
    <w:p w14:paraId="3F59E822" w14:textId="72A10AB6" w:rsidR="00090D56" w:rsidRDefault="00090D56" w:rsidP="00C604C3">
      <w:pPr>
        <w:pStyle w:val="Prrafodelista"/>
        <w:rPr>
          <w:b/>
        </w:rPr>
      </w:pPr>
      <w:r>
        <w:rPr>
          <w:b/>
        </w:rPr>
        <w:t>Objetivo</w:t>
      </w:r>
    </w:p>
    <w:p w14:paraId="51D42AEB" w14:textId="0600155E" w:rsidR="00090D56" w:rsidRDefault="005B2763" w:rsidP="00C604C3">
      <w:pPr>
        <w:pStyle w:val="Prrafodelista"/>
        <w:rPr>
          <w:b/>
        </w:rPr>
      </w:pPr>
      <w:r>
        <w:rPr>
          <w:b/>
        </w:rPr>
        <w:t>Metodología</w:t>
      </w:r>
    </w:p>
    <w:p w14:paraId="27F91BAC" w14:textId="5E49D027" w:rsidR="00090D56" w:rsidRDefault="00090D56" w:rsidP="00C604C3">
      <w:pPr>
        <w:pStyle w:val="Prrafodelista"/>
        <w:rPr>
          <w:b/>
        </w:rPr>
      </w:pPr>
      <w:r>
        <w:rPr>
          <w:b/>
        </w:rPr>
        <w:t>Resultados</w:t>
      </w:r>
    </w:p>
    <w:p w14:paraId="4C40756A" w14:textId="1591CDA9" w:rsidR="005B2763" w:rsidRDefault="005B2763" w:rsidP="00C604C3">
      <w:pPr>
        <w:pStyle w:val="Prrafodelista"/>
        <w:rPr>
          <w:b/>
        </w:rPr>
      </w:pPr>
      <w:r>
        <w:rPr>
          <w:b/>
        </w:rPr>
        <w:t xml:space="preserve">Discusión </w:t>
      </w:r>
    </w:p>
    <w:p w14:paraId="160048F7" w14:textId="7A25B96C" w:rsidR="00090D56" w:rsidRDefault="00090D56" w:rsidP="00C604C3">
      <w:pPr>
        <w:pStyle w:val="Prrafodelista"/>
      </w:pPr>
      <w:r>
        <w:rPr>
          <w:b/>
        </w:rPr>
        <w:t>Conclusiones</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lastRenderedPageBreak/>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 xml:space="preserve">(Resolución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pdf, tanto en ingles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r w:rsidRPr="008F5007">
        <w:rPr>
          <w:b/>
          <w:lang w:val="es-CO"/>
        </w:rPr>
        <w:t xml:space="preserve">Keywords: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F8480C">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F8480C">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F8480C">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F8480C">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F8480C">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F8480C">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F8480C">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F8480C">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F8480C">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F8480C">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F8480C">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F8480C">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F8480C">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F8480C">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F8480C">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F8480C">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F8480C">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F8480C">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F8480C">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F8480C">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F8480C">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126EF281" w:rsidR="00472BB9" w:rsidRPr="00472BB9" w:rsidRDefault="00472BB9" w:rsidP="00472BB9">
      <w:r w:rsidRPr="00DF60DD">
        <w:rPr>
          <w:b/>
        </w:rPr>
        <w:t xml:space="preserve">Figura </w:t>
      </w:r>
      <w:r w:rsidR="006F0FEE">
        <w:rPr>
          <w:b/>
        </w:rPr>
        <w:t>4</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D92E1EF"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r>
              <w:rPr>
                <w:rFonts w:cs="Arial"/>
                <w:lang w:val="en-US"/>
              </w:rPr>
              <w:t>Voltio</w:t>
            </w:r>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r w:rsidRPr="006573E3">
              <w:rPr>
                <w:rFonts w:cs="Arial"/>
                <w:lang w:val="en-US"/>
              </w:rPr>
              <w:t>Área interna del sólido</w:t>
            </w:r>
          </w:p>
        </w:tc>
        <w:tc>
          <w:tcPr>
            <w:tcW w:w="1276" w:type="dxa"/>
          </w:tcPr>
          <w:p w14:paraId="47056B02" w14:textId="77777777" w:rsidR="00342A76" w:rsidRPr="006573E3" w:rsidRDefault="00F8480C"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r w:rsidRPr="006573E3">
              <w:rPr>
                <w:rFonts w:cs="Arial"/>
                <w:lang w:val="en-US"/>
              </w:rPr>
              <w:t>ver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r w:rsidRPr="006573E3">
              <w:rPr>
                <w:rFonts w:cs="Arial"/>
              </w:rPr>
              <w:t>Ec.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r w:rsidRPr="006573E3">
              <w:rPr>
                <w:rFonts w:cs="Arial"/>
              </w:rPr>
              <w:t>Ec.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F8480C"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r w:rsidRPr="006573E3">
              <w:rPr>
                <w:rFonts w:cs="Arial"/>
                <w:i/>
                <w:lang w:val="en-US"/>
              </w:rPr>
              <w:t>w</w:t>
            </w:r>
            <w:r w:rsidRPr="006573E3">
              <w:rPr>
                <w:rFonts w:cs="Arial"/>
                <w:vertAlign w:val="subscript"/>
                <w:lang w:val="en-US"/>
              </w:rPr>
              <w:t>F,waf</w:t>
            </w:r>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F8480C"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r w:rsidRPr="006573E3">
              <w:rPr>
                <w:rFonts w:cs="Arial"/>
              </w:rPr>
              <w:t>Wandhafreibwinkel (Stahlblech)</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r w:rsidRPr="006573E3">
              <w:rPr>
                <w:rFonts w:cs="Arial"/>
              </w:rPr>
              <w:t>mittlere Bettneigunswinkel (Stürzen)</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r w:rsidRPr="006573E3">
              <w:rPr>
                <w:rFonts w:cs="Arial"/>
              </w:rPr>
              <w:t>bm</w:t>
            </w:r>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r w:rsidRPr="006573E3">
              <w:rPr>
                <w:rFonts w:cs="Arial"/>
                <w:lang w:val="en-US"/>
              </w:rPr>
              <w:t>Dubinin-Radushkevich</w:t>
            </w:r>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Residuo Solido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Red Inalambrica de Sensores</w:t>
            </w:r>
          </w:p>
        </w:tc>
      </w:tr>
      <w:tr w:rsidR="007474A2" w:rsidRPr="006573E3" w14:paraId="5DB08FA2" w14:textId="77777777" w:rsidTr="00B24E86">
        <w:tc>
          <w:tcPr>
            <w:tcW w:w="1701" w:type="dxa"/>
            <w:vAlign w:val="center"/>
          </w:tcPr>
          <w:p w14:paraId="52D78680" w14:textId="598322FA" w:rsidR="007474A2" w:rsidRPr="00B24E86" w:rsidRDefault="007474A2" w:rsidP="00944828">
            <w:pPr>
              <w:rPr>
                <w:rFonts w:cs="Arial"/>
                <w:i/>
              </w:rPr>
            </w:pPr>
            <w:r>
              <w:rPr>
                <w:rFonts w:cs="Arial"/>
                <w:i/>
              </w:rPr>
              <w:t>MPR</w:t>
            </w:r>
          </w:p>
        </w:tc>
        <w:tc>
          <w:tcPr>
            <w:tcW w:w="4060" w:type="dxa"/>
            <w:vAlign w:val="center"/>
          </w:tcPr>
          <w:p w14:paraId="314FCE78" w14:textId="16E1A498" w:rsidR="007474A2" w:rsidRDefault="007474A2" w:rsidP="00976F1B">
            <w:pPr>
              <w:rPr>
                <w:rFonts w:cs="Arial"/>
                <w:lang w:val="en-US"/>
              </w:rPr>
            </w:pPr>
            <w:r>
              <w:rPr>
                <w:rFonts w:cs="Arial"/>
                <w:lang w:val="en-US"/>
              </w:rPr>
              <w:t>Material Potencialmente Reciclable</w:t>
            </w:r>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Internet de las cosas</w:t>
            </w:r>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Pesos Colombianos</w:t>
            </w:r>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r w:rsidRPr="006573E3">
              <w:rPr>
                <w:rFonts w:cs="Arial"/>
                <w:lang w:val="en-US"/>
              </w:rPr>
              <w:t>Racimos de fruta fresca</w:t>
            </w:r>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Garomond, Calibri, Cambria o Times New Roman,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American Psychological Association.</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dos veces la tecla Enter)</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Marco </w:t>
      </w:r>
      <w:r w:rsidR="004D6123">
        <w:t>Conceptual</w:t>
      </w:r>
    </w:p>
    <w:p w14:paraId="4E17CBD7" w14:textId="6419B042" w:rsidR="00D75B0B" w:rsidRDefault="00255802" w:rsidP="004D6123">
      <w:pPr>
        <w:pStyle w:val="Ttulo2"/>
        <w:rPr>
          <w:lang w:val="es-ES" w:eastAsia="es-ES"/>
        </w:rPr>
      </w:pPr>
      <w:r>
        <w:rPr>
          <w:lang w:val="es-ES" w:eastAsia="es-ES"/>
        </w:rPr>
        <w:t>Desarrollo Sostenible</w:t>
      </w:r>
    </w:p>
    <w:p w14:paraId="73802F3E" w14:textId="200DD243"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AB6807">
        <w:rPr>
          <w:lang w:val="es-ES" w:eastAsia="es-ES"/>
        </w:rPr>
        <w:t>Creando hábitos</w:t>
      </w:r>
      <w:r w:rsidR="00623E86">
        <w:rPr>
          <w:lang w:val="es-ES" w:eastAsia="es-ES"/>
        </w:rPr>
        <w:t xml:space="preserve"> de explotación sostenibles para que podamos hacer uso de estos recursos con </w:t>
      </w:r>
      <w:r w:rsidR="00AB6807">
        <w:rPr>
          <w:lang w:val="es-ES" w:eastAsia="es-ES"/>
        </w:rPr>
        <w:t>menor velocidad</w:t>
      </w:r>
      <w:r w:rsidR="00623E86">
        <w:rPr>
          <w:lang w:val="es-ES" w:eastAsia="es-ES"/>
        </w:rPr>
        <w:t xml:space="preserve"> que</w:t>
      </w:r>
      <w:r w:rsidR="00AB6807">
        <w:rPr>
          <w:lang w:val="es-ES" w:eastAsia="es-ES"/>
        </w:rPr>
        <w:t xml:space="preserve"> la que</w:t>
      </w:r>
      <w:r w:rsidR="00623E86">
        <w:rPr>
          <w:lang w:val="es-ES" w:eastAsia="es-ES"/>
        </w:rPr>
        <w:t xml:space="preserve"> el planeta los produce </w:t>
      </w:r>
      <w:r w:rsidR="00AB6807">
        <w:rPr>
          <w:lang w:val="es-ES" w:eastAsia="es-ES"/>
        </w:rPr>
        <w:t xml:space="preserve">y no a una velocidad mayor, e impedir así </w:t>
      </w:r>
      <w:r w:rsidR="00623E86">
        <w:rPr>
          <w:lang w:val="es-ES" w:eastAsia="es-ES"/>
        </w:rPr>
        <w:t xml:space="preserve">crisis por desabastecimiento y pobreza. </w:t>
      </w:r>
    </w:p>
    <w:p w14:paraId="21123076" w14:textId="7398363C"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de vital importancia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que mejo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r w:rsidRPr="007E2EBB">
        <w:rPr>
          <w:lang w:val="es-ES" w:eastAsia="es-ES"/>
        </w:rPr>
        <w:t>Reciclaje</w:t>
      </w:r>
    </w:p>
    <w:p w14:paraId="1633568C" w14:textId="60D32EFB"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enerar condiciones de vida digna en las sociedades en las que se implementa</w:t>
      </w:r>
      <w:r w:rsidR="005B2763">
        <w:rPr>
          <w:lang w:val="es-ES" w:eastAsia="es-ES"/>
        </w:rPr>
        <w:t xml:space="preserve"> este modelo de reciclaje</w:t>
      </w:r>
      <w:r w:rsidR="00B35DDB">
        <w:rPr>
          <w:lang w:val="es-ES" w:eastAsia="es-ES"/>
        </w:rPr>
        <w:t>.</w:t>
      </w:r>
      <w:r w:rsidR="005B2763">
        <w:rPr>
          <w:lang w:val="es-ES" w:eastAsia="es-ES"/>
        </w:rPr>
        <w:t xml:space="preserve"> </w:t>
      </w:r>
    </w:p>
    <w:p w14:paraId="36A1D005" w14:textId="62C014E5" w:rsidR="000F4386" w:rsidRDefault="00650164" w:rsidP="007061B2">
      <w:pPr>
        <w:rPr>
          <w:lang w:val="es-ES" w:eastAsia="es-ES"/>
        </w:rPr>
      </w:pPr>
      <w:r>
        <w:rPr>
          <w:lang w:val="es-ES" w:eastAsia="es-ES"/>
        </w:rPr>
        <w:t xml:space="preserve">En Colombia </w:t>
      </w:r>
      <w:r w:rsidR="005439C9">
        <w:rPr>
          <w:lang w:val="es-ES" w:eastAsia="es-ES"/>
        </w:rPr>
        <w:t xml:space="preserve">se producen aproximadamente 12 millones de toneladas de Residuo al año del cual se recicla solo el 17%, </w:t>
      </w:r>
      <w:r w:rsidR="007061B2">
        <w:rPr>
          <w:lang w:val="es-ES" w:eastAsia="es-ES"/>
        </w:rPr>
        <w:t xml:space="preserve">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w:t>
      </w:r>
      <w:r w:rsidR="007061B2" w:rsidRPr="00BF79FF">
        <w:rPr>
          <w:lang w:val="es-ES" w:eastAsia="es-ES"/>
        </w:rPr>
        <w:lastRenderedPageBreak/>
        <w:t>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l 43% del material que llega al relleno sanitario doña Juana está compuesto por plástico, papel, cartón, vidrio y metales que aún pueden ser usados este material está avaluado en mil millones de pesos diarios pero terminan enterrados con el demás residuo.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77777777" w:rsidR="008070BF" w:rsidRDefault="00B91896" w:rsidP="00FA2334">
      <w:pPr>
        <w:jc w:val="both"/>
        <w:rPr>
          <w:lang w:val="es-ES" w:eastAsia="es-ES"/>
        </w:rPr>
      </w:pPr>
      <w:r>
        <w:rPr>
          <w:lang w:val="es-ES" w:eastAsia="es-ES"/>
        </w:rPr>
        <w:t xml:space="preserve">Lo cual son unas cifras muy desalentadoras si </w:t>
      </w:r>
      <w:r w:rsidR="00CC3958">
        <w:rPr>
          <w:lang w:val="es-ES" w:eastAsia="es-ES"/>
        </w:rPr>
        <w:t>se comparan</w:t>
      </w:r>
      <w:r>
        <w:rPr>
          <w:lang w:val="es-ES" w:eastAsia="es-ES"/>
        </w:rPr>
        <w:t xml:space="preserve"> con países europeos</w:t>
      </w:r>
      <w:r w:rsidR="00CC3958">
        <w:rPr>
          <w:lang w:val="es-ES" w:eastAsia="es-ES"/>
        </w:rPr>
        <w:t xml:space="preserve"> uno de los casos </w:t>
      </w:r>
      <w:r w:rsidR="00FA2334">
        <w:rPr>
          <w:lang w:val="es-ES" w:eastAsia="es-ES"/>
        </w:rPr>
        <w:t>más</w:t>
      </w:r>
      <w:r w:rsidR="00CC3958">
        <w:rPr>
          <w:lang w:val="es-ES" w:eastAsia="es-ES"/>
        </w:rPr>
        <w:t xml:space="preserve"> asombrosos es el de Suecia dond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20BE4F31" w:rsidR="00CC3958" w:rsidRDefault="00926A2B" w:rsidP="00FA2334">
      <w:pPr>
        <w:jc w:val="both"/>
        <w:rPr>
          <w:lang w:val="es-ES" w:eastAsia="es-ES"/>
        </w:rPr>
      </w:pPr>
      <w:r>
        <w:rPr>
          <w:lang w:val="es-ES" w:eastAsia="es-ES"/>
        </w:rPr>
        <w:t>El resto se trata con un proceso llamado waste-to-energy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biodegrada</w:t>
      </w:r>
      <w:r w:rsidR="00FA2334">
        <w:rPr>
          <w:lang w:val="es-ES" w:eastAsia="es-ES"/>
        </w:rPr>
        <w:t>n</w:t>
      </w:r>
      <w:r>
        <w:rPr>
          <w:lang w:val="es-ES" w:eastAsia="es-ES"/>
        </w:rPr>
        <w:t xml:space="preserve"> relativamente rápido.</w:t>
      </w:r>
      <w:r w:rsidR="00B765E3">
        <w:rPr>
          <w:lang w:val="es-ES" w:eastAsia="es-ES"/>
        </w:rPr>
        <w:t xml:space="preserve"> (</w:t>
      </w:r>
      <w:r w:rsidR="00B765E3" w:rsidRPr="00B765E3">
        <w:rPr>
          <w:lang w:val="es-ES" w:eastAsia="es-ES"/>
        </w:rPr>
        <w:t>Skoglund,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de países como Inglaterra, Italia y Francia a quienes les cobran entre 30 y 40 euros por tonelada. Otros países que hacen una muy buena gestión de los residuos son: Suiza, Gales, Korea del sur, Austria y Alemania.</w:t>
      </w:r>
    </w:p>
    <w:p w14:paraId="13DC5CEE" w14:textId="7D8F13CC"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equivocado.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7777777"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que si no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r>
        <w:rPr>
          <w:lang w:val="es-ES" w:eastAsia="es-ES"/>
        </w:rPr>
        <w:lastRenderedPageBreak/>
        <w:t>Sistemas de recolección de residuos</w:t>
      </w:r>
      <w:r w:rsidRPr="007061B2">
        <w:rPr>
          <w:lang w:val="es-ES" w:eastAsia="es-ES"/>
        </w:rPr>
        <w:t>.</w:t>
      </w:r>
    </w:p>
    <w:p w14:paraId="78500800" w14:textId="3701BE8E"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obligo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5EB1D7FE" w:rsidR="00437F10" w:rsidRDefault="00437F10" w:rsidP="008070BF">
      <w:pPr>
        <w:jc w:val="both"/>
      </w:pPr>
      <w:r>
        <w:rPr>
          <w:lang w:val="es-ES" w:eastAsia="es-ES"/>
        </w:rPr>
        <w:t xml:space="preserve">Como parte 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r>
        <w:rPr>
          <w:lang w:val="es-ES" w:eastAsia="es-ES"/>
        </w:rPr>
        <w:t xml:space="preserve">Sistemas </w:t>
      </w:r>
      <w:r w:rsidR="000B399D">
        <w:rPr>
          <w:lang w:val="es-ES" w:eastAsia="es-ES"/>
        </w:rPr>
        <w:t>geo referenciados</w:t>
      </w:r>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georeferenciacion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Asi lo elementos en las capas de un mapa tienen un componente que describe su ubicación geográfica, esto permite situarlos en el </w:t>
      </w:r>
      <w:r w:rsidR="00E15123">
        <w:rPr>
          <w:lang w:val="es-ES" w:eastAsia="es-ES"/>
        </w:rPr>
        <w:lastRenderedPageBreak/>
        <w:t>mapa de manera precisa lo cual es fundamental en las representaciones cartográficas y en los GIS (</w:t>
      </w:r>
      <w:r w:rsidR="00E15123" w:rsidRPr="00E15123">
        <w:rPr>
          <w:lang w:val="es-ES" w:eastAsia="es-ES"/>
        </w:rPr>
        <w:t>ArcGIS</w:t>
      </w:r>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google maps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r w:rsidR="00074AE5" w:rsidRPr="00074AE5">
        <w:rPr>
          <w:lang w:val="es-ES" w:eastAsia="es-ES"/>
        </w:rPr>
        <w:t>DataCentric,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de agentes contaminantes, protección de la vida marina, la protección y estudio de lugares arqueológicos son solo algunas de la muchas aplicaciones de los sistemas georefenciados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6B4851F8" w14:textId="07CA139C" w:rsidR="00C54642" w:rsidRDefault="00C54642" w:rsidP="00C54642">
      <w:pPr>
        <w:jc w:val="center"/>
        <w:rPr>
          <w:lang w:val="es-ES" w:eastAsia="es-ES"/>
        </w:rP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1EC0552E" w:rsidR="00C54642" w:rsidRPr="00C54642" w:rsidRDefault="00C54642" w:rsidP="00C54642">
      <w:pPr>
        <w:jc w:val="center"/>
        <w:rPr>
          <w:lang w:val="es-ES" w:eastAsia="es-ES"/>
        </w:rPr>
      </w:pPr>
      <w:r w:rsidRPr="00C54642">
        <w:rPr>
          <w:b/>
          <w:lang w:val="es-ES" w:eastAsia="es-ES"/>
        </w:rPr>
        <w:t>Figura 2-1:</w:t>
      </w:r>
      <w:r>
        <w:rPr>
          <w:b/>
          <w:lang w:val="es-ES" w:eastAsia="es-ES"/>
        </w:rPr>
        <w:t xml:space="preserve"> </w:t>
      </w:r>
      <w:r>
        <w:rPr>
          <w:lang w:val="es-ES" w:eastAsia="es-ES"/>
        </w:rPr>
        <w:t>proyección de coordenadas geográficas sobre la superficie terrestre tomada de (</w:t>
      </w:r>
      <w:r w:rsidRPr="00E15123">
        <w:rPr>
          <w:lang w:val="es-ES" w:eastAsia="es-ES"/>
        </w:rPr>
        <w:t>ArcGIS</w:t>
      </w:r>
      <w:r>
        <w:rPr>
          <w:lang w:val="es-ES" w:eastAsia="es-ES"/>
        </w:rPr>
        <w:t>)</w:t>
      </w:r>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r>
        <w:rPr>
          <w:lang w:val="es-ES" w:eastAsia="es-ES"/>
        </w:rPr>
        <w:t>Sistema</w:t>
      </w:r>
      <w:r w:rsidR="00D75B0B">
        <w:rPr>
          <w:lang w:val="es-ES" w:eastAsia="es-ES"/>
        </w:rPr>
        <w:t xml:space="preserve"> posicionamiento global GPS</w:t>
      </w:r>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60A8E991" w:rsidR="00CB12F3" w:rsidRDefault="00CB12F3" w:rsidP="00CB12F3">
      <w:pPr>
        <w:jc w:val="both"/>
      </w:pPr>
      <w:r>
        <w:t xml:space="preserve">Los dispositivos están equipados con unos sistemas de recepción 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0A5835C8" w14:textId="61DDEC50" w:rsidR="00CB12F3" w:rsidRDefault="00CB12F3" w:rsidP="00CB12F3">
      <w:pPr>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w:instrText>
      </w:r>
      <w:r w:rsidR="00F8480C">
        <w:instrText>INCLUDEPICTURE  "https://www.researchgate.net/profile/Eva_Garcia30/publi</w:instrText>
      </w:r>
      <w:r w:rsidR="00F8480C">
        <w:instrText>cation/228705728/figure/fig1/AS:484009307316234@1492408219682/Trilateracion-La-distancia-a-tres-balizas-nodos-blancos-permite-a-un-sensor-nodo.png" \* MERGEFORMATINET</w:instrText>
      </w:r>
      <w:r w:rsidR="00F8480C">
        <w:instrText xml:space="preserve"> </w:instrText>
      </w:r>
      <w:r w:rsidR="00F8480C">
        <w:fldChar w:fldCharType="separate"/>
      </w:r>
      <w:r w:rsidR="001968A3">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5.35pt;height:175.95pt">
            <v:imagedata r:id="rId21" r:href="rId22"/>
          </v:shape>
        </w:pict>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5D088E2B" w:rsidR="00CB12F3" w:rsidRDefault="00776EB7" w:rsidP="00CB12F3">
      <w:pPr>
        <w:jc w:val="center"/>
      </w:pPr>
      <w:r>
        <w:rPr>
          <w:b/>
          <w:lang w:val="es-ES" w:eastAsia="es-ES"/>
        </w:rPr>
        <w:t>Figura 2-2</w:t>
      </w:r>
      <w:r w:rsidR="00CB12F3">
        <w:t xml:space="preserve">: </w:t>
      </w:r>
      <w:r w:rsidR="00CB12F3" w:rsidRPr="00E60609">
        <w:t xml:space="preserve">Trilateracion de distancia para </w:t>
      </w:r>
      <w:r w:rsidR="00CB12F3">
        <w:t>determinar posición rel</w:t>
      </w:r>
      <w:r w:rsidR="00995B13">
        <w:t xml:space="preserve">ativa, tomada literalmente de: </w:t>
      </w:r>
      <w:r w:rsidR="00995B13">
        <w:fldChar w:fldCharType="begin" w:fldLock="1"/>
      </w:r>
      <w:r w:rsidR="00183A45">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95B13">
        <w:fldChar w:fldCharType="separate"/>
      </w:r>
      <w:r w:rsidR="00995B13" w:rsidRPr="00995B13">
        <w:rPr>
          <w:noProof/>
        </w:rPr>
        <w:t>(García et al., 2019)</w:t>
      </w:r>
      <w:r w:rsidR="00995B13">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También se debe señalar que GPS no es el único sistema de posicionamiento que existe, ya que en órbita hay otras constelaciones de satélites que brindan servicios similares entre ellas GLONASS que ha sido desplegado por el gobierno ruso, BeiDou por China y Galileo por Europa.</w:t>
      </w:r>
    </w:p>
    <w:p w14:paraId="6AF79C55" w14:textId="3BDF1DE1" w:rsidR="00D75B0B" w:rsidRDefault="00D75B0B" w:rsidP="004D6123">
      <w:pPr>
        <w:pStyle w:val="Ttulo2"/>
        <w:rPr>
          <w:lang w:val="es-ES" w:eastAsia="es-ES"/>
        </w:rPr>
      </w:pPr>
      <w:r>
        <w:rPr>
          <w:lang w:val="es-ES" w:eastAsia="es-ES"/>
        </w:rPr>
        <w:lastRenderedPageBreak/>
        <w:t>Internet de las cosas</w:t>
      </w:r>
    </w:p>
    <w:p w14:paraId="2974BFA0" w14:textId="68FC74B9"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eiser en 1991, en un documento llamado </w:t>
      </w:r>
      <w:r w:rsidRPr="00CB1458">
        <w:rPr>
          <w:lang w:val="es-ES" w:eastAsia="es-ES"/>
        </w:rPr>
        <w:t>“The Computer for th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Pr="003346E4">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Ray et al., 2018)","plainTextFormattedCitation":"(Ray et al., 2018)","previouslyFormattedCitation":"(Ray et al., 2018)"},"properties":{"noteIndex":0},"schema":"https://github.com/citation-style-language/schema/raw/master/csl-citation.json"}</w:instrText>
      </w:r>
      <w:r w:rsidRPr="003346E4">
        <w:rPr>
          <w:lang w:val="es-ES" w:eastAsia="es-ES"/>
        </w:rPr>
        <w:fldChar w:fldCharType="separate"/>
      </w:r>
      <w:r w:rsidRPr="003346E4">
        <w:rPr>
          <w:noProof/>
          <w:lang w:val="es-ES" w:eastAsia="es-ES"/>
        </w:rPr>
        <w:t>(Ray et al., 2018)</w:t>
      </w:r>
      <w:r w:rsidRPr="003346E4">
        <w:rPr>
          <w:lang w:val="es-ES" w:eastAsia="es-ES"/>
        </w:rPr>
        <w:fldChar w:fldCharType="end"/>
      </w:r>
      <w:r w:rsidRPr="003346E4">
        <w:rPr>
          <w:lang w:val="es-ES" w:eastAsia="es-ES"/>
        </w:rPr>
        <w:t xml:space="preserve"> Sin embargo fue Kevin Ashton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Gupta, Mudgal &amp; Mehta,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75B74EE5" w14:textId="4F7DD5EA" w:rsidR="0077150A" w:rsidRDefault="0077150A" w:rsidP="0077150A">
      <w:pPr>
        <w:spacing w:line="240" w:lineRule="auto"/>
        <w:jc w:val="center"/>
        <w:rPr>
          <w:lang w:val="es-ES" w:eastAsia="es-ES"/>
        </w:rP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3999" cy="2446310"/>
                    </a:xfrm>
                    <a:prstGeom prst="rect">
                      <a:avLst/>
                    </a:prstGeom>
                  </pic:spPr>
                </pic:pic>
              </a:graphicData>
            </a:graphic>
          </wp:inline>
        </w:drawing>
      </w:r>
    </w:p>
    <w:p w14:paraId="77FAD7F8" w14:textId="7B9E90F7" w:rsidR="00183A45" w:rsidRDefault="00183A45" w:rsidP="00183A45">
      <w:pPr>
        <w:jc w:val="center"/>
      </w:pPr>
      <w:r>
        <w:rPr>
          <w:b/>
          <w:lang w:val="es-ES" w:eastAsia="es-ES"/>
        </w:rPr>
        <w:t>Figura 2-2</w:t>
      </w:r>
      <w:r>
        <w:t xml:space="preserve">: evolución número de dispositivos conectados a internet, tomada literalmente de: </w:t>
      </w:r>
      <w:r>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fldChar w:fldCharType="separate"/>
      </w:r>
      <w:r w:rsidRPr="00183A45">
        <w:rPr>
          <w:noProof/>
        </w:rPr>
        <w:t>(Evans, 2011)</w:t>
      </w:r>
      <w:r>
        <w:fldChar w:fldCharType="end"/>
      </w:r>
      <w:r>
        <w:t xml:space="preserve"> </w:t>
      </w:r>
    </w:p>
    <w:p w14:paraId="20A96693" w14:textId="77777777" w:rsidR="00183A45" w:rsidRPr="00183A45" w:rsidRDefault="00183A45" w:rsidP="0077150A">
      <w:pPr>
        <w:spacing w:line="240" w:lineRule="auto"/>
        <w:jc w:val="center"/>
        <w:rPr>
          <w:lang w:eastAsia="es-ES"/>
        </w:rPr>
      </w:pPr>
    </w:p>
    <w:p w14:paraId="4839AB14" w14:textId="76171FF0"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numero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IoT y BigData, sean imprescindibles para poder administrar esta cantidad de dispositivos y los datos que estos generan.</w:t>
      </w:r>
    </w:p>
    <w:p w14:paraId="7BC6EF2C" w14:textId="1A34D8B0"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habilitan la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los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r>
        <w:rPr>
          <w:lang w:val="es-ES" w:eastAsia="es-ES"/>
        </w:rPr>
        <w:t>Software libre</w:t>
      </w:r>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35557ADB" w:rsidR="008B6764" w:rsidRDefault="00CB1458" w:rsidP="00CB1458">
      <w:pPr>
        <w:spacing w:line="240" w:lineRule="auto"/>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E45329">
        <w:rPr>
          <w:rFonts w:asciiTheme="minorHAnsi" w:hAnsiTheme="minorHAnsi"/>
          <w:i/>
          <w:lang w:val="es-ES" w:eastAsia="es-ES"/>
        </w:rPr>
        <w:t xml:space="preserve"> </w:t>
      </w:r>
      <w:r w:rsidR="00E45329">
        <w:rPr>
          <w:rFonts w:asciiTheme="minorHAnsi" w:hAnsiTheme="minorHAnsi"/>
          <w:lang w:val="es-ES" w:eastAsia="es-ES"/>
        </w:rPr>
        <w:t>(</w:t>
      </w:r>
      <w:r w:rsidR="00E45329">
        <w:t>Arteaga Mejia, 2019)</w:t>
      </w:r>
    </w:p>
    <w:p w14:paraId="215B6019" w14:textId="07480735" w:rsidR="00CB1458" w:rsidRDefault="00CB1458" w:rsidP="00CB1458">
      <w:pPr>
        <w:spacing w:line="240" w:lineRule="auto"/>
        <w:rPr>
          <w:lang w:val="es-ES" w:eastAsia="es-ES"/>
        </w:rPr>
      </w:pPr>
      <w:r>
        <w:rPr>
          <w:lang w:val="es-ES" w:eastAsia="es-ES"/>
        </w:rPr>
        <w:t>Según el manifiesto un programa de software es libre si tiene las 4 libertades esenciales:</w:t>
      </w:r>
    </w:p>
    <w:p w14:paraId="303A06D9" w14:textId="0FE1224A" w:rsidR="00CB1458" w:rsidRDefault="00CB1458" w:rsidP="00CB1458">
      <w:pPr>
        <w:spacing w:line="240" w:lineRule="auto"/>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 necesaria para ellos.</w:t>
      </w:r>
      <w:r>
        <w:rPr>
          <w:lang w:val="es-ES" w:eastAsia="es-ES"/>
        </w:rPr>
        <w:br/>
        <w:t>Libertad 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327B6EF0" w:rsidR="00CB1458" w:rsidRPr="005075FA" w:rsidRDefault="00CB1458" w:rsidP="00CB1458">
      <w:pPr>
        <w:spacing w:line="240" w:lineRule="auto"/>
      </w:pPr>
      <w:r>
        <w:rPr>
          <w:lang w:val="es-ES" w:eastAsia="es-ES"/>
        </w:rPr>
        <w:t>Los desarrollos de la orgnizacion GNU se distribuyen en su mayoría bajo términos copyl</w:t>
      </w:r>
      <w:r w:rsidR="00E45329">
        <w:rPr>
          <w:lang w:val="es-ES" w:eastAsia="es-ES"/>
        </w:rPr>
        <w:t xml:space="preserve">eft, es una política para liberar un programa en la cual todas las versiones que surjan de modificaciones o extensiones de dicho programa también deben ser libres, esto </w:t>
      </w:r>
      <w:r w:rsidR="00E45329">
        <w:rPr>
          <w:lang w:val="es-ES" w:eastAsia="es-ES"/>
        </w:rPr>
        <w:lastRenderedPageBreak/>
        <w:t>indica que cualquiera que redistribuya el software con o sin cambios o extensiones, tramite la liberta con la que lo recibió a la nueva versión y garantiza que cualquier nuevo usuario disponga de las libertades inherentes a dicho software.</w:t>
      </w:r>
      <w:r w:rsidR="00EB746E">
        <w:rPr>
          <w:lang w:val="es-ES" w:eastAsia="es-ES"/>
        </w:rPr>
        <w:t xml:space="preserve"> (</w:t>
      </w:r>
      <w:r w:rsidR="00EB746E" w:rsidRPr="005075FA">
        <w:t>GNU-Copyleft)</w:t>
      </w:r>
    </w:p>
    <w:p w14:paraId="62EEC0BC" w14:textId="65FCCD97"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4"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 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r>
        <w:rPr>
          <w:lang w:val="es-ES" w:eastAsia="es-ES"/>
        </w:rPr>
        <w:t>Hardware libre</w:t>
      </w:r>
    </w:p>
    <w:p w14:paraId="2B56FF1F" w14:textId="570EBC72"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l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sean GPL versión 3, debido a que los términos de copyleft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r>
        <w:rPr>
          <w:lang w:val="es-ES" w:eastAsia="es-ES"/>
        </w:rPr>
        <w:t>Sistemas embebidos</w:t>
      </w:r>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w:t>
      </w:r>
      <w:r w:rsidR="009B401A">
        <w:rPr>
          <w:lang w:val="es-ES" w:eastAsia="es-ES"/>
        </w:rPr>
        <w:lastRenderedPageBreak/>
        <w:t>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t xml:space="preserve">determinar si requieren insumos o </w:t>
      </w:r>
      <w:r w:rsidR="00C81AB4">
        <w:rPr>
          <w:lang w:val="es-ES" w:eastAsia="es-ES"/>
        </w:rPr>
        <w:t>controlar los sensores de humo para detectar incendios y activar los sistemas de riego evitando que el fuego se propague.</w:t>
      </w:r>
    </w:p>
    <w:p w14:paraId="5C46F994" w14:textId="1231F396" w:rsidR="00293E14" w:rsidRDefault="00293E14" w:rsidP="00293E14">
      <w:pPr>
        <w:jc w:val="both"/>
        <w:rPr>
          <w:lang w:val="es-ES" w:eastAsia="es-ES"/>
        </w:rPr>
      </w:pPr>
      <w:r>
        <w:rPr>
          <w:lang w:val="es-ES" w:eastAsia="es-ES"/>
        </w:rPr>
        <w:t>Las instrucciones de un sistema embebido se almacenan directamente en su micro controlador, en sus orígenes estas instrucciones se escribían en lenguaje assembler,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re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0B8C6FFB"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737413">
        <w:rPr>
          <w:lang w:val="es-ES" w:eastAsia="es-ES"/>
        </w:rPr>
        <w:t>entradas que reciben los</w:t>
      </w:r>
      <w:r>
        <w:rPr>
          <w:lang w:val="es-ES" w:eastAsia="es-ES"/>
        </w:rPr>
        <w:t xml:space="preserve"> sistemas </w:t>
      </w:r>
      <w:r w:rsidR="00737413">
        <w:rPr>
          <w:lang w:val="es-ES" w:eastAsia="es-ES"/>
        </w:rPr>
        <w:t>embebidos</w:t>
      </w:r>
      <w:r>
        <w:rPr>
          <w:lang w:val="es-ES" w:eastAsia="es-ES"/>
        </w:rPr>
        <w:t xml:space="preserve"> son </w:t>
      </w:r>
      <w:r w:rsidR="00737413">
        <w:rPr>
          <w:lang w:val="es-ES" w:eastAsia="es-ES"/>
        </w:rPr>
        <w:t>corresponden a</w:t>
      </w:r>
      <w:r>
        <w:rPr>
          <w:lang w:val="es-ES" w:eastAsia="es-ES"/>
        </w:rPr>
        <w:t xml:space="preserve"> cambios en su entorno</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r>
        <w:rPr>
          <w:lang w:val="es-ES" w:eastAsia="es-ES"/>
        </w:rPr>
        <w:t xml:space="preserve">Sensores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78478BE" w:rsidR="00401722" w:rsidRDefault="00401722" w:rsidP="00401722">
      <w:pPr>
        <w:jc w:val="both"/>
        <w:rPr>
          <w:lang w:val="es-ES" w:eastAsia="es-ES"/>
        </w:rPr>
      </w:pPr>
      <w:r>
        <w:rPr>
          <w:lang w:val="es-ES" w:eastAsia="es-ES"/>
        </w:rPr>
        <w:t>Un</w:t>
      </w:r>
      <w:r w:rsidR="003D1CA1">
        <w:rPr>
          <w:lang w:val="es-ES" w:eastAsia="es-ES"/>
        </w:rPr>
        <w:t xml:space="preserve"> ejemplo de sensor es una termocupla es un dispositivo que puede ser sometido a una alta temperatura y venerar voltaje de manera proporcional entre más alta sea la temperatura recibida mayor será el voltaje emitido por la termocupla.</w:t>
      </w:r>
      <w:r>
        <w:rPr>
          <w:lang w:val="es-ES" w:eastAsia="es-ES"/>
        </w:rPr>
        <w:t xml:space="preserve"> Se puede usar este dispositivo en para regular la temperatura en multitud de procesos industriales. </w:t>
      </w:r>
    </w:p>
    <w:p w14:paraId="7276FE83" w14:textId="5B7FDB20" w:rsidR="00245144" w:rsidRDefault="008F566E" w:rsidP="00401722">
      <w:pPr>
        <w:jc w:val="center"/>
        <w:rPr>
          <w:lang w:val="es-ES" w:eastAsia="es-ES"/>
        </w:rP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38B4798E" w14:textId="171C0BCF" w:rsidR="008F566E" w:rsidRPr="00A87345" w:rsidRDefault="008F566E" w:rsidP="00245144">
      <w:pPr>
        <w:jc w:val="center"/>
        <w:rPr>
          <w:lang w:val="es-ES" w:eastAsia="es-ES"/>
        </w:rPr>
      </w:pPr>
      <w:r>
        <w:rPr>
          <w:b/>
          <w:lang w:val="es-ES" w:eastAsia="es-ES"/>
        </w:rPr>
        <w:t>Figura 2-2</w:t>
      </w:r>
      <w:r>
        <w:t>: termocupla tipo k 0° a 600°C</w:t>
      </w:r>
    </w:p>
    <w:p w14:paraId="695CF127" w14:textId="475B7C8B" w:rsidR="00D75B0B" w:rsidRDefault="005577CC" w:rsidP="004D6123">
      <w:pPr>
        <w:pStyle w:val="Ttulo2"/>
        <w:rPr>
          <w:lang w:val="es-ES" w:eastAsia="es-ES"/>
        </w:rPr>
      </w:pPr>
      <w:r>
        <w:rPr>
          <w:lang w:val="es-ES" w:eastAsia="es-ES"/>
        </w:rPr>
        <w:t>Comunicación</w:t>
      </w:r>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ingles</w:t>
      </w:r>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r>
        <w:rPr>
          <w:lang w:val="es-ES" w:eastAsia="es-ES"/>
        </w:rPr>
        <w:t>Telecomunicaciones</w:t>
      </w:r>
    </w:p>
    <w:p w14:paraId="080335DC" w14:textId="0FE819C5"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17258A">
        <w:rPr>
          <w:lang w:val="es-ES" w:eastAsia="es-ES"/>
        </w:rPr>
        <w:t>informacio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6863BB75"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la </w:t>
      </w:r>
      <w:r>
        <w:rPr>
          <w:lang w:val="es-ES" w:eastAsia="es-ES"/>
        </w:rPr>
        <w:t xml:space="preserve">alguna de las características (Amplitud o frecuencia) </w:t>
      </w:r>
      <w:r w:rsidR="00022A0A">
        <w:rPr>
          <w:lang w:val="es-ES" w:eastAsia="es-ES"/>
        </w:rPr>
        <w:t>de una</w:t>
      </w:r>
      <w:r w:rsidR="007F66F8">
        <w:rPr>
          <w:lang w:val="es-ES" w:eastAsia="es-ES"/>
        </w:rPr>
        <w:t xml:space="preserve"> onda</w:t>
      </w:r>
      <w:r>
        <w:rPr>
          <w:lang w:val="es-ES" w:eastAsia="es-ES"/>
        </w:rPr>
        <w:t xml:space="preserve"> 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se envuelve en dicha onda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643BF6">
        <w:rPr>
          <w:lang w:val="es-ES" w:eastAsia="es-ES"/>
        </w:rPr>
        <w:t>multiplic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r>
        <w:rPr>
          <w:lang w:val="es-ES" w:eastAsia="es-ES"/>
        </w:rPr>
        <w:t>Comunicaciones inalámbricas</w:t>
      </w:r>
    </w:p>
    <w:p w14:paraId="55F4792A" w14:textId="63B5C859"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esta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1F1710CD"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d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inalámbricas basadas en radio más conocidas son, WiFi y Bluetooth, pero existen muchas más como ZigBee, WiMax,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0A8C06F3" w:rsidR="00811A7F" w:rsidRDefault="00811A7F" w:rsidP="00C506E1">
      <w:pPr>
        <w:jc w:val="both"/>
        <w:rPr>
          <w:lang w:val="es-ES" w:eastAsia="es-ES"/>
        </w:rPr>
      </w:pPr>
      <w:r>
        <w:rPr>
          <w:lang w:val="es-ES" w:eastAsia="es-ES"/>
        </w:rPr>
        <w:t xml:space="preserve">Para emitir una señal por radiofrecuencia se necesita un transmisor, en donde una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r w:rsidR="00022A0A" w:rsidRPr="00022A0A">
        <w:rPr>
          <w:lang w:val="es-ES" w:eastAsia="es-ES"/>
        </w:rPr>
        <w:t>areatecnologia,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r>
        <w:rPr>
          <w:lang w:val="es-ES" w:eastAsia="es-ES"/>
        </w:rPr>
        <w:t>LoRa</w:t>
      </w:r>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tar, por ejemplo el sistema de WiF</w:t>
      </w:r>
      <w:r>
        <w:rPr>
          <w:lang w:val="es-ES" w:eastAsia="es-ES"/>
        </w:rPr>
        <w:t xml:space="preserve">i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LoRa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w:t>
      </w:r>
      <w:r w:rsidR="003F678D">
        <w:rPr>
          <w:lang w:val="es-ES" w:eastAsia="es-ES"/>
        </w:rPr>
        <w:lastRenderedPageBreak/>
        <w:t>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LoRa original de semtech</w:t>
      </w:r>
      <w:r>
        <w:rPr>
          <w:rStyle w:val="Refdenotaalpie"/>
          <w:lang w:val="es-ES" w:eastAsia="es-ES"/>
        </w:rPr>
        <w:footnoteReference w:id="2"/>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Range Modulation”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iFi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r w:rsidR="008C62F5" w:rsidRPr="008C62F5">
        <w:t>Low Power Wide Area Network</w:t>
      </w:r>
      <w:r w:rsidR="008C62F5">
        <w:rPr>
          <w:lang w:val="es-ES" w:eastAsia="es-ES"/>
        </w:rPr>
        <w:t>)</w:t>
      </w:r>
    </w:p>
    <w:p w14:paraId="52A1F369" w14:textId="3C1E6308" w:rsidR="005A54F7" w:rsidRDefault="00637E3B" w:rsidP="005A54F7">
      <w:pPr>
        <w:rPr>
          <w:lang w:val="es-ES" w:eastAsia="es-ES"/>
        </w:rPr>
      </w:pPr>
      <w:r>
        <w:rPr>
          <w:lang w:val="es-ES" w:eastAsia="es-ES"/>
        </w:rPr>
        <w:t xml:space="preserve">LoRa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r w:rsidR="008C62F5" w:rsidRPr="005B2F44">
        <w:t>Frequency Shift Chirp Modulation</w:t>
      </w:r>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 xml:space="preserve">para lo cual usa los parámetros frecuencia inicial (FqI) y final (FqF), su espectro comienza en el valor del parámetro FqI  aumenta de manera lineal hasta alcanzar el parámetro FqF y repite el proceso de expandir la modulación </w:t>
      </w:r>
      <w:r w:rsidR="007A1398">
        <w:rPr>
          <w:lang w:val="es-ES" w:eastAsia="es-ES"/>
        </w:rPr>
        <w:t>en este rango de frecuencias, que están entre los 915 Mhz en America y Australia, en 868 Mhz en Europa y el 433 Mhz en algunos países de Asia como China y los cuales correspondes a la banda de frecuencias abierta para aplicaciones Industriales, Científicas y Medicas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que son configurables en 6 valores entre el 7 y el 12 y determinan la tasa de transmisión en conjunto con el ancho de banda (BW) que se elija entre los cuales están disponibles 125, 250 y 500 Mhz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lastRenderedPageBreak/>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ortogonalidad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gracias a esta propiedad la demodulación de la señal es sencilla y puede reutilizar amplificadores para con ganacia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Inmunidad contra el efecto dopler</w:t>
      </w:r>
      <w:r w:rsidRPr="0064587B">
        <w:rPr>
          <w:rFonts w:eastAsiaTheme="minorEastAsia"/>
        </w:rPr>
        <w:t>:</w:t>
      </w:r>
      <w:r w:rsidR="0001289E">
        <w:rPr>
          <w:rFonts w:eastAsiaTheme="minorEastAsia"/>
        </w:rPr>
        <w:t xml:space="preserve"> la modulación que usa LoRa tiene una baja sensibilidad gracias al desplazamiento de frecuencia asociado al efecto dop</w:t>
      </w:r>
      <w:r w:rsidR="003D3AD9">
        <w:rPr>
          <w:rFonts w:eastAsiaTheme="minorEastAsia"/>
        </w:rPr>
        <w:t>p</w:t>
      </w:r>
      <w:r w:rsidR="0001289E">
        <w:rPr>
          <w:rFonts w:eastAsiaTheme="minorEastAsia"/>
        </w:rPr>
        <w:t xml:space="preserve">ler,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co-canal de 20 dB.</w:t>
      </w:r>
    </w:p>
    <w:p w14:paraId="6296B105" w14:textId="4A11F99D" w:rsidR="004D6123" w:rsidRDefault="004D6123" w:rsidP="004D6123">
      <w:pPr>
        <w:pStyle w:val="Ttulo2"/>
        <w:rPr>
          <w:lang w:val="es-ES" w:eastAsia="es-ES"/>
        </w:rPr>
      </w:pPr>
      <w:r>
        <w:rPr>
          <w:lang w:val="es-ES" w:eastAsia="es-ES"/>
        </w:rPr>
        <w:t>loraWAN</w:t>
      </w:r>
    </w:p>
    <w:p w14:paraId="0E7D9F16" w14:textId="5ADC8BCD" w:rsidR="006E6B0A" w:rsidRDefault="00614701" w:rsidP="00614701">
      <w:pPr>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r>
        <w:rPr>
          <w:lang w:val="es-ES" w:eastAsia="es-ES"/>
        </w:rPr>
        <w:t xml:space="preserve">LoRa es una tecnología para la </w:t>
      </w:r>
      <w:r w:rsidR="006E6B0A">
        <w:rPr>
          <w:lang w:val="es-ES" w:eastAsia="es-ES"/>
        </w:rPr>
        <w:t>transición</w:t>
      </w:r>
      <w:r>
        <w:rPr>
          <w:lang w:val="es-ES" w:eastAsia="es-ES"/>
        </w:rPr>
        <w:t xml:space="preserve"> de datos que modula la frecuencia de la señal a nivel físico, LoRaWAN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Las Redes LoRaWAN usan una topología de estrella en la que los nodos finales se comunican con un portal de acceso (g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enr</w:t>
      </w:r>
      <w:r w:rsidR="00B20DB6">
        <w:rPr>
          <w:lang w:val="es-ES" w:eastAsia="es-ES"/>
        </w:rPr>
        <w:t>r</w:t>
      </w:r>
      <w:r>
        <w:rPr>
          <w:lang w:val="es-ES" w:eastAsia="es-ES"/>
        </w:rPr>
        <w:t>uta</w:t>
      </w:r>
      <w:r w:rsidR="00B20DB6">
        <w:rPr>
          <w:lang w:val="es-ES" w:eastAsia="es-ES"/>
        </w:rPr>
        <w:t>n</w:t>
      </w:r>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nucleo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LoRaWAN, Extraida de The Things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r>
        <w:rPr>
          <w:lang w:val="es-ES" w:eastAsia="es-ES"/>
        </w:rPr>
        <w:t>Tipos de dispositivos</w:t>
      </w:r>
    </w:p>
    <w:p w14:paraId="6DEC3F78" w14:textId="22D27B97" w:rsidR="00FA3BC8" w:rsidRDefault="00F47157" w:rsidP="00614701">
      <w:pPr>
        <w:rPr>
          <w:lang w:val="es-ES" w:eastAsia="es-ES"/>
        </w:rPr>
      </w:pPr>
      <w:r>
        <w:rPr>
          <w:lang w:val="es-ES" w:eastAsia="es-ES"/>
        </w:rPr>
        <w:t xml:space="preserve">Cuando se genera un envio de paquetes en una red </w:t>
      </w:r>
      <w:r w:rsidR="00FA3BC8">
        <w:rPr>
          <w:lang w:val="es-ES" w:eastAsia="es-ES"/>
        </w:rPr>
        <w:t xml:space="preserve">LoRaWAN </w:t>
      </w:r>
      <w:r>
        <w:rPr>
          <w:lang w:val="es-ES" w:eastAsia="es-ES"/>
        </w:rPr>
        <w:t xml:space="preserve">si estos son emitidos desde los nodos hacia el Gateway se denominan mensajes ascendentes (Uplink) si los paquetes son enviados desde el Gateway hacia los nodos finales entonces los mensajes son descendentes (Downlink).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LoRaWAN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EC573B">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DevEUI y para la aplicación AppEUI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ctivacion en el aire OTAA,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atada por el autor</w:t>
      </w:r>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 xml:space="preserve">En este método de autenticación las claves de sesión (NwkSKey y AppSkey) junto con la dirección del dispositivo (DevAddr) están definidas en el dispositivo, estas claves se codifican directamente en el mensaje que se trasmite y se enrrutan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tada por el autor.</w:t>
      </w:r>
    </w:p>
    <w:p w14:paraId="21E90623" w14:textId="6F38471B" w:rsidR="00D75B0B" w:rsidRDefault="000211FD" w:rsidP="004D6123">
      <w:pPr>
        <w:pStyle w:val="Ttulo2"/>
        <w:rPr>
          <w:lang w:val="es-ES" w:eastAsia="es-ES"/>
        </w:rPr>
      </w:pPr>
      <w:r>
        <w:rPr>
          <w:lang w:val="es-ES" w:eastAsia="es-ES"/>
        </w:rPr>
        <w:t>Bandas</w:t>
      </w:r>
      <w:r w:rsidR="00D75B0B">
        <w:rPr>
          <w:lang w:val="es-ES" w:eastAsia="es-ES"/>
        </w:rPr>
        <w:t xml:space="preserve"> ISM</w:t>
      </w:r>
    </w:p>
    <w:p w14:paraId="52615BE8" w14:textId="6BB30D24" w:rsidR="009B402A" w:rsidRPr="009B402A" w:rsidRDefault="009B402A" w:rsidP="009B402A">
      <w:pPr>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BD2D2E">
            <w:pPr>
              <w:spacing w:after="0" w:line="240" w:lineRule="auto"/>
              <w:rPr>
                <w:rFonts w:cs="Arial"/>
              </w:rPr>
            </w:pPr>
            <w:r w:rsidRPr="00BD2D2E">
              <w:rPr>
                <w:rFonts w:cs="Arial"/>
              </w:rPr>
              <w:t>246000</w:t>
            </w:r>
          </w:p>
        </w:tc>
      </w:tr>
    </w:tbl>
    <w:p w14:paraId="03CF015C" w14:textId="77777777" w:rsidR="00BD2D2E" w:rsidRDefault="00BD2D2E" w:rsidP="00804B68">
      <w:pPr>
        <w:rPr>
          <w:lang w:val="es-ES" w:eastAsia="es-ES"/>
        </w:rPr>
      </w:pPr>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r>
        <w:rPr>
          <w:lang w:val="es-ES" w:eastAsia="es-ES"/>
        </w:rPr>
        <w:t>Protocolos</w:t>
      </w:r>
      <w:r w:rsidR="004D6123">
        <w:rPr>
          <w:lang w:val="es-ES" w:eastAsia="es-ES"/>
        </w:rPr>
        <w:t xml:space="preserve"> de comunicación</w:t>
      </w:r>
      <w:r>
        <w:rPr>
          <w:lang w:val="es-ES" w:eastAsia="es-ES"/>
        </w:rPr>
        <w:t xml:space="preserve"> nivel de aplicación.</w:t>
      </w:r>
    </w:p>
    <w:p w14:paraId="5D0CC088" w14:textId="4E9036E8"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es necesario delegar la palabras a uno solo de ellos con el propósito de evitar el ruido y la confusión como en el caso de los debates. </w:t>
      </w:r>
    </w:p>
    <w:p w14:paraId="1F625DE7" w14:textId="3202E7BB"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más populares en el ámbito de IOT. </w:t>
      </w:r>
    </w:p>
    <w:p w14:paraId="12D2F05E" w14:textId="4D4306A2" w:rsidR="007D36B6" w:rsidRDefault="007D36B6" w:rsidP="00C112AB">
      <w:pPr>
        <w:pStyle w:val="Ttulo3"/>
        <w:rPr>
          <w:rStyle w:val="Ttulo3Car"/>
          <w:b/>
          <w:szCs w:val="28"/>
        </w:rPr>
      </w:pPr>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p>
    <w:p w14:paraId="40F446AA" w14:textId="1616881B" w:rsidR="007D36B6" w:rsidRDefault="0024478E" w:rsidP="00C112AB">
      <w:pPr>
        <w:jc w:val="both"/>
      </w:pPr>
      <w:r>
        <w:t xml:space="preserve">Este protocolo centraliza su cadena en mensajes en un agente llamado Broker,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77777777" w:rsidR="00295C88" w:rsidRDefault="00295C88" w:rsidP="00295C88">
      <w:pPr>
        <w:jc w:val="center"/>
        <w:rPr>
          <w:lang w:val="es-ES" w:eastAsia="es-ES"/>
        </w:rPr>
      </w:pPr>
      <w:r>
        <w:rPr>
          <w:b/>
          <w:lang w:val="es-ES" w:eastAsia="es-ES"/>
        </w:rPr>
        <w:t>Figura 2-3</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r w:rsidRPr="007D36B6">
        <w:rPr>
          <w:szCs w:val="28"/>
          <w:lang w:val="es-ES" w:eastAsia="es-ES"/>
        </w:rPr>
        <w:t>Transporte de telemetría por cola de mensajes (MQTT)</w:t>
      </w:r>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2020</w:t>
      </w:r>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de conexión con la información necesaria para establecer la conexión: usuario, contraseña, </w:t>
      </w:r>
      <w:r>
        <w:rPr>
          <w:lang w:val="es-ES" w:eastAsia="es-ES"/>
        </w:rPr>
        <w:lastRenderedPageBreak/>
        <w:t xml:space="preserve">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0167" cy="2596838"/>
                    </a:xfrm>
                    <a:prstGeom prst="rect">
                      <a:avLst/>
                    </a:prstGeom>
                  </pic:spPr>
                </pic:pic>
              </a:graphicData>
            </a:graphic>
          </wp:inline>
        </w:drawing>
      </w:r>
    </w:p>
    <w:p w14:paraId="50ADF574" w14:textId="238588BE" w:rsidR="00CB4FBD" w:rsidRDefault="00CB4FBD" w:rsidP="00CB4FBD">
      <w:pPr>
        <w:jc w:val="center"/>
        <w:rPr>
          <w:lang w:val="es-ES" w:eastAsia="es-ES"/>
        </w:rPr>
      </w:pPr>
      <w:r w:rsidRPr="00CB4FBD">
        <w:rPr>
          <w:b/>
          <w:lang w:val="es-ES" w:eastAsia="es-ES"/>
        </w:rPr>
        <w:t>Figura 1</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t>El bróker MQTT usa un algoritmo llamado filtro con el cual selecciona los mensajes que son enviados a cada cliente basado en la organización jerárquica de los temas a los que los clientes se encuentran suscritos. el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el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r w:rsidR="0086708B">
        <w:t>Hoplin, 2019</w:t>
      </w:r>
      <w:r w:rsidR="0086708B">
        <w:rPr>
          <w:lang w:val="es-ES" w:eastAsia="es-ES"/>
        </w:rPr>
        <w:t>)</w:t>
      </w:r>
    </w:p>
    <w:p w14:paraId="093AADCF" w14:textId="51DD4786" w:rsidR="007D36B6" w:rsidRDefault="002537B7" w:rsidP="007D36B6">
      <w:pPr>
        <w:pStyle w:val="Ttulo3"/>
        <w:rPr>
          <w:szCs w:val="28"/>
          <w:lang w:val="es-ES" w:eastAsia="es-ES"/>
        </w:rPr>
      </w:pPr>
      <w:r>
        <w:rPr>
          <w:szCs w:val="28"/>
          <w:lang w:val="es-ES" w:eastAsia="es-ES"/>
        </w:rPr>
        <w:t>Protocolo para aplicaciones con restricciones (CoAP)</w:t>
      </w:r>
    </w:p>
    <w:p w14:paraId="0A1DA7C4" w14:textId="379F3EEE"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652EB8">
        <w:rPr>
          <w:lang w:val="es-ES" w:eastAsia="es-ES"/>
        </w:rPr>
        <w:t>Coapa</w:t>
      </w:r>
      <w:r w:rsidR="00DC5A62">
        <w:rPr>
          <w:lang w:val="es-ES" w:eastAsia="es-ES"/>
        </w:rPr>
        <w:t xml:space="preserve"> es pensar en una especie de HTTP para dispositivos IoT, es decir es una comunicación de tipo cliente servidor en el cual el cliente inicia una petición y espera una respuesta, sin </w:t>
      </w:r>
      <w:r w:rsidR="00DC5A62">
        <w:rPr>
          <w:lang w:val="es-ES" w:eastAsia="es-ES"/>
        </w:rPr>
        <w:lastRenderedPageBreak/>
        <w:t xml:space="preserve">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CoAP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Modelo petición respuesta CoAP</w:t>
      </w:r>
    </w:p>
    <w:p w14:paraId="283F254E" w14:textId="229423CC" w:rsidR="00652EB8" w:rsidRDefault="00652EB8" w:rsidP="00987953">
      <w:pPr>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47775" cy="2349557"/>
                    </a:xfrm>
                    <a:prstGeom prst="rect">
                      <a:avLst/>
                    </a:prstGeom>
                  </pic:spPr>
                </pic:pic>
              </a:graphicData>
            </a:graphic>
          </wp:inline>
        </w:drawing>
      </w:r>
    </w:p>
    <w:p w14:paraId="000AF08F" w14:textId="3BC2AC4C" w:rsidR="00652EB8" w:rsidRDefault="00652EB8" w:rsidP="00652EB8">
      <w:pPr>
        <w:jc w:val="center"/>
        <w:rPr>
          <w:lang w:val="es-ES" w:eastAsia="es-ES"/>
        </w:rPr>
      </w:pPr>
      <w:r w:rsidRPr="00CB4FBD">
        <w:rPr>
          <w:b/>
          <w:lang w:val="es-ES" w:eastAsia="es-ES"/>
        </w:rPr>
        <w:t>Figura 1:</w:t>
      </w:r>
      <w:r>
        <w:rPr>
          <w:b/>
          <w:lang w:val="es-ES" w:eastAsia="es-ES"/>
        </w:rPr>
        <w:t xml:space="preserve"> </w:t>
      </w:r>
      <w:r>
        <w:rPr>
          <w:lang w:val="es-ES" w:eastAsia="es-ES"/>
        </w:rPr>
        <w:t>ejemplo respuesta inmediata req/resp CoAP tomado de (</w:t>
      </w:r>
      <w:r w:rsidRPr="00652EB8">
        <w:t>Azzola, F</w:t>
      </w:r>
      <w:r>
        <w:rPr>
          <w:lang w:val="es-ES" w:eastAsia="es-ES"/>
        </w:rPr>
        <w:t>, 2019)</w:t>
      </w:r>
    </w:p>
    <w:p w14:paraId="5C670A84" w14:textId="3D6BB490" w:rsidR="00652EB8" w:rsidRDefault="00652EB8" w:rsidP="00652EB8">
      <w:pPr>
        <w:rPr>
          <w:lang w:val="es-ES" w:eastAsia="es-ES"/>
        </w:rPr>
      </w:pPr>
      <w:r>
        <w:rPr>
          <w:lang w:val="es-ES" w:eastAsia="es-ES"/>
        </w:rPr>
        <w:t xml:space="preserve">Como se observa en la imagen en CoAP un mensaje puede contener un token, que es una forma diferente de ID </w:t>
      </w:r>
      <w:r w:rsidR="00D40CE2">
        <w:rPr>
          <w:lang w:val="es-ES" w:eastAsia="es-ES"/>
        </w:rPr>
        <w:t>de mensaje que se usa para comparar la correpondencia entre la petición y la respuesta.</w:t>
      </w:r>
    </w:p>
    <w:p w14:paraId="7C35F7AD" w14:textId="7EDA851B" w:rsidR="00D40CE2" w:rsidRDefault="00D40CE2" w:rsidP="00652EB8">
      <w:pPr>
        <w:rPr>
          <w:lang w:val="es-ES" w:eastAsia="es-ES"/>
        </w:rPr>
      </w:pPr>
      <w:r>
        <w:rPr>
          <w:lang w:val="es-ES" w:eastAsia="es-ES"/>
        </w:rPr>
        <w:t>Si el servidor no puede dar respuesta inmediata a la petición envía un mensaje de reconocimiento (ACK) vacio, y apila la petición en una pila de pendientes, luego cuando puede responder la petición envía un nuevo mensaje de confirmación con la informacion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lastRenderedPageBreak/>
        <w:drawing>
          <wp:inline distT="0" distB="0" distL="0" distR="0" wp14:anchorId="2201E313" wp14:editId="38076B8A">
            <wp:extent cx="3181350" cy="2852440"/>
            <wp:effectExtent l="0" t="0" r="0" b="508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86124" cy="2856720"/>
                    </a:xfrm>
                    <a:prstGeom prst="rect">
                      <a:avLst/>
                    </a:prstGeom>
                  </pic:spPr>
                </pic:pic>
              </a:graphicData>
            </a:graphic>
          </wp:inline>
        </w:drawing>
      </w:r>
    </w:p>
    <w:p w14:paraId="3F1B457E" w14:textId="2BCBE5B3" w:rsidR="00652EB8" w:rsidRPr="00652EB8" w:rsidRDefault="00D40CE2" w:rsidP="00987953">
      <w:pPr>
        <w:rPr>
          <w:lang w:val="es-ES" w:eastAsia="es-ES"/>
        </w:rPr>
      </w:pPr>
      <w:r w:rsidRPr="00CB4FBD">
        <w:rPr>
          <w:b/>
          <w:lang w:val="es-ES" w:eastAsia="es-ES"/>
        </w:rPr>
        <w:t>Figura 1:</w:t>
      </w:r>
      <w:r>
        <w:rPr>
          <w:b/>
          <w:lang w:val="es-ES" w:eastAsia="es-ES"/>
        </w:rPr>
        <w:t xml:space="preserve"> </w:t>
      </w:r>
      <w:r>
        <w:rPr>
          <w:lang w:val="es-ES" w:eastAsia="es-ES"/>
        </w:rPr>
        <w:t>ejemplo respuesta posterior req/resp CoAP tomado de (</w:t>
      </w:r>
      <w:r w:rsidRPr="00652EB8">
        <w:t>Azzola, F</w:t>
      </w:r>
      <w:r>
        <w:rPr>
          <w:lang w:val="es-ES" w:eastAsia="es-ES"/>
        </w:rPr>
        <w:t>, 2019)</w:t>
      </w:r>
    </w:p>
    <w:p w14:paraId="2D32F769" w14:textId="587D4626" w:rsidR="004D6123" w:rsidRDefault="00D40CE2" w:rsidP="004D6123">
      <w:pPr>
        <w:pStyle w:val="Ttulo2"/>
        <w:rPr>
          <w:lang w:val="es-ES" w:eastAsia="es-ES"/>
        </w:rPr>
      </w:pPr>
      <w:r>
        <w:rPr>
          <w:lang w:val="es-ES" w:eastAsia="es-ES"/>
        </w:rPr>
        <w:t>Seguridad</w:t>
      </w:r>
      <w:r w:rsidR="004D6123">
        <w:rPr>
          <w:lang w:val="es-ES" w:eastAsia="es-ES"/>
        </w:rPr>
        <w:t xml:space="preserve"> en IoT </w:t>
      </w:r>
    </w:p>
    <w:p w14:paraId="58F90DE0" w14:textId="1347EC2D"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A7F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r w:rsidR="00847AEA">
        <w:t xml:space="preserve">Shakdhe, </w:t>
      </w:r>
      <w:r w:rsidR="00847AEA" w:rsidRPr="00847AEA">
        <w:t>A</w:t>
      </w:r>
      <w:r w:rsidR="00847AEA">
        <w:t xml:space="preserve">grawal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36" w:name="_Toc256005575"/>
      <w:bookmarkStart w:id="37" w:name="_Toc256005758"/>
      <w:bookmarkStart w:id="38" w:name="_Toc256084890"/>
      <w:bookmarkStart w:id="39" w:name="_Toc256085016"/>
      <w:bookmarkStart w:id="40" w:name="_Toc256087930"/>
      <w:bookmarkStart w:id="41" w:name="_Ref256611845"/>
      <w:bookmarkStart w:id="42"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w:t>
      </w:r>
      <w:r>
        <w:lastRenderedPageBreak/>
        <w:t xml:space="preserve">frecuentes. </w:t>
      </w:r>
      <w:r w:rsidR="008F47F5">
        <w:t xml:space="preserve">OWASP Internet of Things y </w:t>
      </w:r>
      <w:r w:rsidRPr="00A74B34">
        <w:t>OWAS</w:t>
      </w:r>
      <w:r w:rsidR="008F47F5">
        <w:t>P IoT Analytics 4 Industry 4.0 donde se aborda un listado con los 10 problemas más frecuentes que deben ser atendidos para la creación de aplicaciones IoT confiables.</w:t>
      </w:r>
      <w:r w:rsidR="00AE196D">
        <w:t xml:space="preserve"> La lista fue recuperada de (OWASP IOT, 2018)</w:t>
      </w:r>
    </w:p>
    <w:p w14:paraId="735BF4CA" w14:textId="77777777" w:rsidR="008F47F5" w:rsidRDefault="008F47F5" w:rsidP="008F47F5">
      <w:pPr>
        <w:jc w:val="both"/>
      </w:pPr>
      <w:r>
        <w:rPr>
          <w:b/>
        </w:rPr>
        <w:t xml:space="preserve">1er </w:t>
      </w:r>
      <w:r w:rsidRPr="009B226B">
        <w:rPr>
          <w:b/>
        </w:rPr>
        <w:t>Problema</w:t>
      </w:r>
      <w:r>
        <w:rPr>
          <w:b/>
        </w:rPr>
        <w:t xml:space="preserve"> </w:t>
      </w:r>
      <w:r w:rsidRPr="009B226B">
        <w:rPr>
          <w:b/>
        </w:rPr>
        <w:t>contraseñas débiles o predecibles:</w:t>
      </w:r>
      <w:r>
        <w:rPr>
          <w:b/>
        </w:rPr>
        <w:t xml:space="preserve"> </w:t>
      </w:r>
      <w:r>
        <w:t>el uso de mecanismos de fuerza bruta, contraseñas públicamente disponibles, credenciales invariables además de ingresos por puerta trasera en los sistemas o software de los clientes permiten el acceso y manipulación de los sistemas.</w:t>
      </w:r>
    </w:p>
    <w:p w14:paraId="29CACCBD" w14:textId="77777777" w:rsidR="008F47F5" w:rsidRDefault="008F47F5" w:rsidP="008F47F5">
      <w:pPr>
        <w:jc w:val="both"/>
      </w:pPr>
      <w:r>
        <w:rPr>
          <w:b/>
        </w:rPr>
        <w:t>2do Problema</w:t>
      </w:r>
      <w:r w:rsidRPr="009B226B">
        <w:rPr>
          <w:b/>
        </w:rPr>
        <w:t xml:space="preserve"> servicios de red inseguros:</w:t>
      </w:r>
      <w:r>
        <w:rPr>
          <w:b/>
        </w:rPr>
        <w:t xml:space="preserve">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641D431A" w14:textId="77777777" w:rsidR="008F47F5" w:rsidRDefault="008F47F5" w:rsidP="008F47F5">
      <w:pPr>
        <w:jc w:val="both"/>
      </w:pPr>
      <w:r>
        <w:rPr>
          <w:b/>
        </w:rPr>
        <w:t xml:space="preserve">3er </w:t>
      </w:r>
      <w:r w:rsidRPr="009B226B">
        <w:rPr>
          <w:b/>
        </w:rPr>
        <w:t>Problema interfaces de ecosistemas inseguros:</w:t>
      </w:r>
      <w:r>
        <w:t xml:space="preserve"> interfaces de API de backend, en la nube, móviles del ecosistema externo que comprometen los dispositivos y los componentes relacionados. Inconvenientes comunes incluyen carencia de autenticación, autorización, falta de encriptación y falta de datos de entrada y filtrado.</w:t>
      </w:r>
    </w:p>
    <w:p w14:paraId="51A4317C" w14:textId="77777777" w:rsidR="008F47F5" w:rsidRDefault="008F47F5" w:rsidP="008F47F5">
      <w:pPr>
        <w:jc w:val="both"/>
      </w:pPr>
      <w:r>
        <w:rPr>
          <w:b/>
        </w:rPr>
        <w:t xml:space="preserve">4to </w:t>
      </w:r>
      <w:r w:rsidRPr="00C02113">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230B3140" w14:textId="77777777" w:rsidR="008F47F5" w:rsidRDefault="008F47F5" w:rsidP="008F47F5">
      <w:pPr>
        <w:jc w:val="both"/>
      </w:pPr>
      <w:r>
        <w:rPr>
          <w:b/>
        </w:rPr>
        <w:t>5to 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7F6D177F" w14:textId="77777777" w:rsidR="008F47F5" w:rsidRDefault="008F47F5" w:rsidP="008F47F5">
      <w:pPr>
        <w:jc w:val="both"/>
      </w:pPr>
      <w:r w:rsidRPr="003566AB">
        <w:rPr>
          <w:b/>
        </w:rPr>
        <w:t xml:space="preserve">6to Problema protección </w:t>
      </w:r>
      <w:r>
        <w:rPr>
          <w:b/>
        </w:rPr>
        <w:t xml:space="preserve">insuficiente de la privacidad: </w:t>
      </w:r>
      <w:r>
        <w:t>información personal del usuario almacenada en el dispositivo y es usado en un ecosistema inseguro o impropio o sin permisos.</w:t>
      </w:r>
    </w:p>
    <w:p w14:paraId="172B6CA2" w14:textId="77777777" w:rsidR="008F47F5" w:rsidRDefault="008F47F5" w:rsidP="008F47F5">
      <w:pPr>
        <w:jc w:val="both"/>
      </w:pPr>
      <w:r w:rsidRPr="00EB65A5">
        <w:rPr>
          <w:b/>
        </w:rPr>
        <w:t>7mo problema almacenamiento y transferencia insegura de datos:</w:t>
      </w:r>
      <w:r>
        <w:rPr>
          <w:b/>
        </w:rPr>
        <w:t xml:space="preserve">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77F34250" w14:textId="77777777" w:rsidR="008F47F5" w:rsidRDefault="008F47F5" w:rsidP="008F47F5">
      <w:pPr>
        <w:jc w:val="both"/>
      </w:pPr>
      <w:r w:rsidRPr="00EB65A5">
        <w:rPr>
          <w:b/>
        </w:rPr>
        <w:t>8vo falta de administración del dispositivo:</w:t>
      </w:r>
      <w:r>
        <w:rPr>
          <w:b/>
        </w:rPr>
        <w:t xml:space="preserve"> </w:t>
      </w:r>
      <w:r>
        <w:t>la falta de soporte de seguridad en dispositivos que ya se encuentran desplegados en producción, incluidos el manejo de activos, administración de actualizaciones, desmantelamiento seguro, sistemas de monitoreo, y capacidades de respuesta.</w:t>
      </w:r>
    </w:p>
    <w:p w14:paraId="4A43F17F" w14:textId="77777777" w:rsidR="008F47F5" w:rsidRDefault="008F47F5" w:rsidP="008F47F5">
      <w:pPr>
        <w:jc w:val="both"/>
      </w:pPr>
      <w:r>
        <w:rPr>
          <w:b/>
        </w:rPr>
        <w:lastRenderedPageBreak/>
        <w:t xml:space="preserve">9no 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172C9B36" w:rsidR="008F47F5" w:rsidRDefault="008F47F5" w:rsidP="008F47F5">
      <w:pPr>
        <w:jc w:val="both"/>
      </w:pPr>
      <w:r w:rsidRPr="00EB65A5">
        <w:rPr>
          <w:b/>
        </w:rPr>
        <w:t>10mo</w:t>
      </w:r>
      <w:r>
        <w:rPr>
          <w:b/>
        </w:rPr>
        <w:t xml:space="preserve"> 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r w:rsidR="00AE196D" w:rsidRPr="00AE196D">
        <w:rPr>
          <w:lang w:val="en-GB"/>
        </w:rPr>
        <w:t>Miessler</w:t>
      </w:r>
      <w:r w:rsidR="00AE196D">
        <w:rPr>
          <w:lang w:val="en-GB"/>
        </w:rPr>
        <w:t xml:space="preserve"> et al</w:t>
      </w:r>
      <w:r>
        <w:t>, 2018)</w:t>
      </w:r>
    </w:p>
    <w:p w14:paraId="48C34BA8" w14:textId="77777777" w:rsidR="00A74B34" w:rsidRPr="00A74B34" w:rsidRDefault="00A74B34" w:rsidP="0079540E">
      <w:pPr>
        <w:jc w:val="both"/>
        <w:rPr>
          <w:rStyle w:val="Ttulospreliminares2Car"/>
          <w:b w:val="0"/>
          <w:sz w:val="22"/>
        </w:rPr>
      </w:pPr>
    </w:p>
    <w:p w14:paraId="15A7F126" w14:textId="1FBD30AB" w:rsidR="000D121D" w:rsidRDefault="004D6123" w:rsidP="000D121D">
      <w:pPr>
        <w:rPr>
          <w:rStyle w:val="Ttulospreliminares2Car"/>
          <w:lang w:val="es-ES"/>
        </w:rPr>
      </w:pPr>
      <w:r>
        <w:rPr>
          <w:rStyle w:val="Ttulospreliminares2Car"/>
          <w:lang w:val="es-ES"/>
        </w:rPr>
        <w:br w:type="page"/>
      </w:r>
    </w:p>
    <w:p w14:paraId="57F138F2" w14:textId="005DCD0C" w:rsidR="004D6123" w:rsidRPr="004D6123" w:rsidRDefault="004D6123" w:rsidP="00A74593">
      <w:pPr>
        <w:pStyle w:val="Ttulo1"/>
        <w:rPr>
          <w:rStyle w:val="Ttulospreliminares2Car"/>
          <w:b/>
        </w:rPr>
      </w:pPr>
      <w:r>
        <w:lastRenderedPageBreak/>
        <w:t xml:space="preserve">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34"/>
          <w:headerReference w:type="default" r:id="rId35"/>
          <w:headerReference w:type="first" r:id="rId36"/>
          <w:footerReference w:type="first" r:id="rId37"/>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bookmarkEnd w:id="36"/>
    <w:bookmarkEnd w:id="37"/>
    <w:bookmarkEnd w:id="38"/>
    <w:bookmarkEnd w:id="39"/>
    <w:bookmarkEnd w:id="40"/>
    <w:bookmarkEnd w:id="41"/>
    <w:bookmarkEnd w:id="42"/>
    <w:p w14:paraId="19276016" w14:textId="235EB567" w:rsidR="008338F6" w:rsidRDefault="00B24E86" w:rsidP="00A74593">
      <w:pPr>
        <w:pStyle w:val="Ttulo1"/>
      </w:pPr>
      <w:r>
        <w:lastRenderedPageBreak/>
        <w:t xml:space="preserve"> Dispositivos de </w:t>
      </w:r>
      <w:r w:rsidR="003A57F9">
        <w:t>Medición</w:t>
      </w:r>
      <w:r>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georeferenciacion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5"/>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r w:rsidR="0020488C">
        <w:rPr>
          <w:lang w:val="es-ES" w:eastAsia="es-ES"/>
        </w:rPr>
        <w:t>reflectancia</w:t>
      </w:r>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led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r>
              <w:rPr>
                <w:rFonts w:cs="Arial"/>
                <w:lang w:val="en-US"/>
              </w:rPr>
              <w:t>Depende del costo</w:t>
            </w:r>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mas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r>
        <w:rPr>
          <w:rStyle w:val="Textoennegrita"/>
          <w:bCs/>
          <w:sz w:val="32"/>
        </w:rPr>
        <w:t>Arduino</w:t>
      </w:r>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de alto nivel y de un entorno de desarrollo llamado arduino studio</w:t>
      </w:r>
      <w:r w:rsidR="00C544A9">
        <w:t xml:space="preserve"> basado en Proce</w:t>
      </w:r>
      <w:r w:rsidR="009B6361">
        <w:t>s</w:t>
      </w:r>
      <w:r w:rsidR="00C544A9">
        <w:t>sing</w:t>
      </w:r>
      <w:r w:rsidR="009B6361">
        <w:rPr>
          <w:rStyle w:val="Refdenotaalpie"/>
        </w:rPr>
        <w:footnoteReference w:id="6"/>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r w:rsidR="00CB3707">
        <w:rPr>
          <w:rFonts w:ascii="Times New Roman" w:hAnsi="Times New Roman"/>
          <w:sz w:val="24"/>
          <w:lang w:eastAsia="es-CO"/>
        </w:rPr>
        <w:t xml:space="preserve">Msv,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grafica en donde se puede escribir el código y controles para configurar la tarj</w:t>
      </w:r>
      <w:r w:rsidR="00CB3707">
        <w:t xml:space="preserve">eta </w:t>
      </w:r>
      <w:r w:rsidR="00CB3707">
        <w:lastRenderedPageBreak/>
        <w:t>sobre la que se esta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diseñadores de circuitos experimentados puedan hacer sus propias versiones del módulo extendiéndolas y mejorándolas, incluso usuarios sin muchas experiencia pueden revisar los planos de los circuitos y asi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conjutno de 14 pines de entrada o salida</w:t>
      </w:r>
      <w:r w:rsidR="00964077">
        <w:t xml:space="preserve"> digital</w:t>
      </w:r>
      <w:r w:rsidR="00C27D03">
        <w:t xml:space="preserve">, 6 pines de entrada análoga y un resonador cerámico de 16 Mhz,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7"/>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r w:rsidR="00FE65D7">
        <w:t>S</w:t>
      </w:r>
      <w:r>
        <w:t xml:space="preserve">emtech quien patento la tecnología de modulación LoRa, desarrollo un </w:t>
      </w:r>
      <w:r w:rsidR="00757A02">
        <w:t>módulo</w:t>
      </w:r>
      <w:r>
        <w:t xml:space="preserve"> electrónico que recibe la señal en bits y la modula en una de las frecuencias </w:t>
      </w:r>
      <w:r w:rsidR="00757A02">
        <w:t>de onda de la banda ISM predefinidas por LoRa,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74BF4A6C"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r w:rsidR="00001601" w:rsidRPr="00001601">
        <w:rPr>
          <w:b/>
        </w:rPr>
        <w:t>:</w:t>
      </w:r>
      <w:r w:rsidR="00001601">
        <w:rPr>
          <w:b/>
        </w:rPr>
        <w:t xml:space="preserve"> </w:t>
      </w:r>
      <w:r w:rsidR="00001601">
        <w:t xml:space="preserve"> módulo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modulo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8"/>
      </w:r>
      <w:r w:rsidR="009E165F">
        <w:t>: SCK reloj serial, MOSI salida del mestro entrada del esclavo, MISO entrada del maestro salida del esclavo, NSS selección del esclavo, el pin de reinicio Reset y los pines de entrada digital DI0, DI1, DI2, demás dispone de un espacio para la conexión de una antena.</w:t>
      </w:r>
      <w:r w:rsidR="00001601">
        <w:t xml:space="preserve"> Lo particular en este modulo es que las resitencias, los diodos y los condensadores que la componen están calibrados para maximizar la señal en 915 Mhz.</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baquela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Modulo de localización Neo 6M Ublox</w:t>
      </w:r>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Ublox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9"/>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Que según el protocolo MNEA ya mencionado se pueden interpretar asi:</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r w:rsidRPr="00096B72">
        <w:rPr>
          <w:sz w:val="24"/>
        </w:rPr>
        <w:t>Naylampmechatronics</w:t>
      </w:r>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led,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r>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Para la conexión de los componentes del primer módulo de medición se uso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r>
              <w:rPr>
                <w:rFonts w:cs="Arial"/>
              </w:rPr>
              <w:t>Reset</w:t>
            </w:r>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19A43642" w:rsidR="008F36C4" w:rsidRDefault="008F36C4" w:rsidP="00361F00">
      <w:r>
        <w:t>Los programas en arduino se componen de 2 secciones principales una llamada setup donde se configuran las variables</w:t>
      </w:r>
      <w:r w:rsidR="001126A6">
        <w:t>, librería y objetos</w:t>
      </w:r>
      <w:r>
        <w:t xml:space="preserve"> que se usaran </w:t>
      </w:r>
      <w:r w:rsidR="001126A6">
        <w:t xml:space="preserve">en </w:t>
      </w:r>
      <w:r>
        <w:t xml:space="preserve">el programa, la otra llamada loop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do_send,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uso la librería TinyGPS</w:t>
      </w:r>
      <w:r>
        <w:t xml:space="preserve"> para administrar los d</w:t>
      </w:r>
      <w:r w:rsidR="001126A6">
        <w:t xml:space="preserve">atos del sensor de ubicación y la librería </w:t>
      </w:r>
      <w:r>
        <w:t>S</w:t>
      </w:r>
      <w:r w:rsidR="001126A6">
        <w:t xml:space="preserve">oftwareSerial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payload)</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r>
        <w:t>Dragino</w:t>
      </w:r>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Dragino</w:t>
      </w:r>
    </w:p>
    <w:p w14:paraId="72646181" w14:textId="436B236C" w:rsidR="00AE118C" w:rsidRDefault="005A4E00" w:rsidP="005A4E00">
      <w:r>
        <w:t>Dragino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Dragino se ubica en Shenzhen,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t xml:space="preserve">Dragino ofrece productos ensamblados que eventualmente podrían ser adaptados para la aplicación que se </w:t>
      </w:r>
      <w:r w:rsidR="00822F51">
        <w:t>está</w:t>
      </w:r>
      <w:r>
        <w:t xml:space="preserve"> proponiendo, por ejemplo: el sensor de distancia LDDS75 LoRaWan, que integra un sensor de ultrasonido y un </w:t>
      </w:r>
      <w:r w:rsidR="00822F51">
        <w:t>módulo</w:t>
      </w:r>
      <w:r>
        <w:t xml:space="preserve"> LoRa preconfigurados, </w:t>
      </w:r>
      <w:r>
        <w:lastRenderedPageBreak/>
        <w:t>además dispone de una batería de 4000 mA en litio pensada para durar hasta 10 años</w:t>
      </w:r>
      <w:r w:rsidR="00822F51">
        <w:t xml:space="preserve"> (</w:t>
      </w:r>
      <w:r w:rsidR="00822F51" w:rsidRPr="00822F51">
        <w:rPr>
          <w:i/>
        </w:rPr>
        <w:t>Dragino Distance</w:t>
      </w:r>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todo esto alimentado por una batería de recargable 1000 mA diseñado para la implementación aplicaciones de cadena de suministro o control de tráfico en ciudades inteligentes. (</w:t>
      </w:r>
      <w:r w:rsidR="00822F51" w:rsidRPr="00822F51">
        <w:rPr>
          <w:i/>
        </w:rPr>
        <w:t>Dragino GPS, 2019</w:t>
      </w:r>
      <w:r w:rsidR="00822F51">
        <w:t>)</w:t>
      </w:r>
    </w:p>
    <w:p w14:paraId="192E1787" w14:textId="481FCC98" w:rsidR="00822F51" w:rsidRDefault="00822F51" w:rsidP="00822F51">
      <w:pPr>
        <w:jc w:val="both"/>
      </w:pPr>
      <w:r>
        <w:t xml:space="preserve">Lamentablemente </w:t>
      </w:r>
      <w:r w:rsidR="00A9423B">
        <w:t>dragino</w:t>
      </w:r>
      <w:r>
        <w:t xml:space="preserve"> no ofrece un equipo que integre todos los sensores que se propusieron en la arquitectura del nodo de mediciones</w:t>
      </w:r>
      <w:r w:rsidR="00A9423B">
        <w:t xml:space="preserve"> para este sistema, de manera es posible simplemente comprar una solución ensamblada (on the shell),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Dragino Shield</w:t>
      </w:r>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Dragino Shield y Arduino Mega 2560</w:t>
      </w:r>
    </w:p>
    <w:p w14:paraId="1457BE28" w14:textId="4BF49954" w:rsidR="00511E7A" w:rsidRDefault="00511E7A" w:rsidP="00511E7A">
      <w:pPr>
        <w:pStyle w:val="Ttulo3"/>
      </w:pPr>
      <w:r>
        <w:lastRenderedPageBreak/>
        <w:t>Conexión de los componentes físicos</w:t>
      </w:r>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Dragino Shield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dragino</w:t>
      </w:r>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Dragino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trigger </w:t>
      </w:r>
      <w:r>
        <w:t xml:space="preserve">y el mapeo de los pines entre la placa dragino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r>
              <w:rPr>
                <w:rFonts w:cs="Arial"/>
              </w:rPr>
              <w:t>Reset</w:t>
            </w:r>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Dragino Shield</w:t>
      </w:r>
    </w:p>
    <w:p w14:paraId="5A93BD06" w14:textId="05C9B532" w:rsidR="005572B4" w:rsidRDefault="005572B4" w:rsidP="005572B4">
      <w:pPr>
        <w:pStyle w:val="Ttulo3"/>
      </w:pPr>
      <w:r>
        <w:t xml:space="preserve">Pruebas de emisión de los mensajes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Dragino.</w:t>
      </w:r>
    </w:p>
    <w:p w14:paraId="202C2F17" w14:textId="626297C5" w:rsidR="004B32B8" w:rsidRDefault="00C94BC3" w:rsidP="000A4BB3">
      <w:pPr>
        <w:pStyle w:val="Ttulo2"/>
      </w:pPr>
      <w:r>
        <w:t>TTGO</w:t>
      </w:r>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Shenzhen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o de producto de Xinyuan,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Xinyuan</w:t>
      </w:r>
      <w:r>
        <w:t>.”  (</w:t>
      </w:r>
      <w:r w:rsidRPr="00AA4748">
        <w:rPr>
          <w:rFonts w:ascii="Times New Roman" w:eastAsia="Times New Roman" w:hAnsi="Times New Roman" w:cs="Times New Roman"/>
          <w:sz w:val="24"/>
          <w:szCs w:val="24"/>
          <w:lang w:eastAsia="es-CO"/>
        </w:rPr>
        <w:t>Lilygo-Xinyuan</w:t>
      </w:r>
      <w:r w:rsidRPr="002C63D2">
        <w:rPr>
          <w:rFonts w:ascii="Times New Roman" w:eastAsia="Times New Roman" w:hAnsi="Times New Roman" w:cs="Times New Roman"/>
          <w:sz w:val="24"/>
          <w:szCs w:val="24"/>
          <w:lang w:eastAsia="es-CO"/>
        </w:rPr>
        <w:t>,2017</w:t>
      </w:r>
      <w:r>
        <w:t>)</w:t>
      </w:r>
    </w:p>
    <w:p w14:paraId="2D782D58" w14:textId="61D67F76" w:rsidR="0060146C" w:rsidRDefault="00FC5B58" w:rsidP="0060146C">
      <w:r>
        <w:t>Algunos</w:t>
      </w:r>
      <w:r w:rsidR="0060146C">
        <w:t xml:space="preserve"> de los productos destacados de Lilygo </w:t>
      </w:r>
      <w:r>
        <w:t xml:space="preserve">incluyen carros de jugete controlados remotamente por relojes inteligentes, kits para el monitoreo de la frecuencia cardiaca y kits de sensores que se ensamblan a una pantalla led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LoRa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TTGO SX1276 LoRa ESP32 433/470MHz 868 / 915MHz Bluetooth WI-FI Internet Antenna Development Board</w:t>
      </w:r>
      <w:r w:rsidR="00932A78">
        <w:t>”</w:t>
      </w:r>
    </w:p>
    <w:p w14:paraId="125CF467" w14:textId="7AC2727F" w:rsidR="002D316F" w:rsidRDefault="002D316F" w:rsidP="002D316F">
      <w:pPr>
        <w:pStyle w:val="Ttulo3"/>
      </w:pPr>
      <w:r>
        <w:t>Conexión de los componentes fisicos</w:t>
      </w:r>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triger,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r>
        <w:t xml:space="preserve">Pruebas de </w:t>
      </w:r>
      <w:r w:rsidR="00B645D5">
        <w:t>emisión</w:t>
      </w:r>
      <w:r>
        <w:t xml:space="preserve"> de datos</w:t>
      </w:r>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geograficas,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9</w:t>
      </w:r>
      <w:r w:rsidRPr="00120FA1">
        <w:rPr>
          <w:b/>
        </w:rPr>
        <w:t>:</w:t>
      </w:r>
      <w:r>
        <w:t xml:space="preserve"> verificación de las operaciones en el micro controlador desde el monitor serial en 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r>
        <w:t>Comparación</w:t>
      </w:r>
      <w:r w:rsidR="00BB4823">
        <w:t xml:space="preserve"> de las opcio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constatado que el proveedor es confiable y está en la capacidad de hacer entregas en Colombia. </w:t>
      </w:r>
      <w:r w:rsidR="00E672B9">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r>
        <w:t xml:space="preserve">Librería </w:t>
      </w:r>
      <w:r w:rsidR="00A20F26">
        <w:t xml:space="preserve">Arduino-LMIC de </w:t>
      </w:r>
      <w:r w:rsidR="00A20F26" w:rsidRPr="00A20F26">
        <w:t>Matthijs Kooijman</w:t>
      </w:r>
    </w:p>
    <w:p w14:paraId="33EF9F8F" w14:textId="4DB80EF8" w:rsidR="007B3BAF" w:rsidRDefault="00A20F26" w:rsidP="000A4BB3">
      <w:pPr>
        <w:pStyle w:val="Prrafodelista"/>
        <w:spacing w:line="240" w:lineRule="auto"/>
      </w:pPr>
      <w:bookmarkStart w:id="43" w:name="_Toc256005581"/>
      <w:bookmarkStart w:id="44" w:name="_Toc256005759"/>
      <w:bookmarkStart w:id="45" w:name="_Toc256084896"/>
      <w:bookmarkStart w:id="46" w:name="_Toc256085022"/>
      <w:bookmarkStart w:id="47" w:name="_Toc256087935"/>
      <w:bookmarkStart w:id="48" w:name="_Ref256612083"/>
      <w:bookmarkStart w:id="49" w:name="_Ref256612105"/>
      <w:r>
        <w:t>La librería LMIC fue creada para manejar los parámetros de la comunicación entre los dispositivos de medición y el servidor de IoT del cual hablaremos e</w:t>
      </w:r>
      <w:r w:rsidR="00FF20BB">
        <w:t>n el capítulo 5</w:t>
      </w:r>
      <w:r>
        <w:t>, esta librería es de código libre bajo una licencia Eclipse Public License 1.0. La librería se puede instalar fácilmente desde el gestor de librerías en arduino estudio</w:t>
      </w:r>
      <w:r w:rsidR="00D824C5">
        <w:t xml:space="preserve">. Pero también esta publicada en la cuenta de github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A4BB3">
      <w:pPr>
        <w:pStyle w:val="Prrafodelista"/>
        <w:spacing w:line="240" w:lineRule="auto"/>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67E9D739">
            <wp:extent cx="5037782" cy="28384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flipV="1">
                      <a:off x="0" y="0"/>
                      <a:ext cx="5091923" cy="2868955"/>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studio.</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Esta librería ofrece una implementación completa para dispositivos LoRaWAN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5D486FE3" w:rsidR="00D824C5" w:rsidRDefault="00D824C5" w:rsidP="000A4BB3">
      <w:pPr>
        <w:pStyle w:val="Prrafodelista"/>
        <w:numPr>
          <w:ilvl w:val="0"/>
          <w:numId w:val="20"/>
        </w:numPr>
        <w:spacing w:line="240" w:lineRule="auto"/>
      </w:pPr>
      <w:r>
        <w:t>La encripcion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La conexión por metodo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están pendientes por verificacion</w:t>
      </w:r>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50" w:name="_Toc42252790"/>
      <w:r>
        <w:t xml:space="preserve">Consideraciones adicionales </w:t>
      </w:r>
      <w:bookmarkEnd w:id="50"/>
      <w:r>
        <w:t>de nodo de medición</w:t>
      </w:r>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 xml:space="preserve">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sleep)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87330" cy="2500255"/>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1"/>
          <w:headerReference w:type="default" r:id="rId62"/>
          <w:headerReference w:type="first" r:id="rId63"/>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53" w:name="_Ref256693964"/>
      <w:bookmarkStart w:id="54" w:name="_Toc42252792"/>
      <w:bookmarkStart w:id="55" w:name="_Ref256692441"/>
      <w:r>
        <w:lastRenderedPageBreak/>
        <w:t>C</w:t>
      </w:r>
      <w:bookmarkEnd w:id="53"/>
      <w:r w:rsidR="008526DA">
        <w:t>apítulo 3</w:t>
      </w:r>
      <w:bookmarkEnd w:id="54"/>
      <w:r w:rsidR="00B24E86">
        <w:t>: RIS y Arquitectura IoT</w:t>
      </w:r>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r w:rsidRPr="00277FB1">
        <w:rPr>
          <w:rStyle w:val="Textoennegrita"/>
          <w:rFonts w:cs="Arial"/>
          <w:sz w:val="32"/>
          <w:szCs w:val="32"/>
        </w:rPr>
        <w:t>Gateway</w:t>
      </w:r>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LoRaWAN los Gateway reciben mensajes </w:t>
      </w:r>
      <w:r w:rsidR="000E45B1">
        <w:t xml:space="preserve">emitidos por los nodo finales son </w:t>
      </w:r>
      <w:r>
        <w:t xml:space="preserve">modulados usando LoRa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como una R</w:t>
      </w:r>
      <w:r>
        <w:rPr>
          <w:rStyle w:val="Textoennegrita"/>
          <w:rFonts w:cs="Arial"/>
          <w:bCs w:val="0"/>
          <w:sz w:val="22"/>
        </w:rPr>
        <w:t xml:space="preserve">aspberry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r w:rsidRPr="00277FB1">
        <w:rPr>
          <w:rStyle w:val="Textoennegrita"/>
          <w:rFonts w:cs="Arial"/>
          <w:bCs/>
          <w:sz w:val="28"/>
          <w:szCs w:val="28"/>
        </w:rPr>
        <w:lastRenderedPageBreak/>
        <w:t xml:space="preserve">LG02 de Dragino.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El dispositivo elegido para usar en nuestra red fue el Gateway de 2 canales de LG02 de Dragino</w:t>
      </w:r>
      <w:r w:rsidR="009923D4">
        <w:rPr>
          <w:rStyle w:val="Textoennegrita"/>
          <w:rFonts w:cs="Arial"/>
          <w:bCs w:val="0"/>
          <w:sz w:val="22"/>
        </w:rPr>
        <w:t>, el cual es capaz de enlazar una señal LoRa conectándose a internet a través de WiFi,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0"/>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r w:rsidRPr="006C1AF1">
        <w:rPr>
          <w:rFonts w:ascii="Times New Roman" w:hAnsi="Times New Roman"/>
          <w:i/>
          <w:sz w:val="24"/>
          <w:lang w:val="es-CO" w:eastAsia="es-CO"/>
        </w:rPr>
        <w:t>Dragino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LoRa,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r w:rsidRPr="00351CAE">
        <w:rPr>
          <w:rStyle w:val="Textoennegrita"/>
          <w:rFonts w:cs="Arial"/>
          <w:bCs/>
          <w:sz w:val="28"/>
          <w:szCs w:val="28"/>
        </w:rPr>
        <w:lastRenderedPageBreak/>
        <w:t xml:space="preserve">Configuración del Gateway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los cuales están en la etiqueta del producto. Una vez allí se selecciona el modo de operación, en este caso se usara como Gateway LoR</w:t>
      </w:r>
      <w:r w:rsidR="00487F41">
        <w:t>a</w:t>
      </w:r>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Dbs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transmision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r w:rsidR="00007B8B" w:rsidRPr="00007B8B">
        <w:t>src\lmic\config.h</w:t>
      </w:r>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el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4798940F" w:rsidR="00FD05C6" w:rsidRDefault="006F0FEE" w:rsidP="00FD05C6">
      <w:pPr>
        <w:pStyle w:val="Prrafodelista"/>
        <w:spacing w:line="240" w:lineRule="auto"/>
        <w:jc w:val="center"/>
      </w:pPr>
      <w:r>
        <w:rPr>
          <w:b/>
        </w:rPr>
        <w:t>Figura 5-6</w:t>
      </w:r>
      <w:r w:rsidR="00FD05C6" w:rsidRPr="00ED602A">
        <w:rPr>
          <w:b/>
        </w:rPr>
        <w:t>:</w:t>
      </w:r>
      <w:r w:rsidR="00FD05C6">
        <w:t xml:space="preserve"> Registro de parametros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algunos de estos servicios incluyen el registro de dispositivos sean nodos finales o Gateway</w:t>
      </w:r>
      <w:r>
        <w:t>s</w:t>
      </w:r>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Algunos de los servidores IoT más populares en la nube son Ubidots, ThingWorx, WSO2 IoT, ThingsBoard, AWS IoT Analitics y ThingSpeak, sin embargo dependiendo de la tecnología de trasmisión que se haya elegido en la capa física hay algunos que resultan integrarse mejor a nuestras aplicaciones en el caso de redes que usen el protocolo LoRaWAN unos de los servidores que mejor implementan los componentes de este protocolo es The Things Network TTN y es por esta razón que se ha elegido para el sistema.</w:t>
      </w:r>
    </w:p>
    <w:p w14:paraId="4D5B1B20" w14:textId="101B0BE3" w:rsidR="001D407D" w:rsidRDefault="000A4607" w:rsidP="000A4607">
      <w:pPr>
        <w:pStyle w:val="Ttulo3"/>
      </w:pPr>
      <w:r>
        <w:t>The Things Network TTN</w:t>
      </w:r>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LoRaWAN que usando componentes minimalistas enfocados en los dispositivos, el servidor se encarga de la lógica de conexión lo cual es conocido como sistema de subyacente o backend, algunas de las funciones que proporciona TTN están relacionadas a los Gateways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Brokers y los manejadores que se usan para procesar el </w:t>
      </w:r>
      <w:r w:rsidR="00F92E6B">
        <w:t>tráfico</w:t>
      </w:r>
      <w:r w:rsidR="00BA61D0">
        <w:t xml:space="preserve"> en la red indicando que </w:t>
      </w:r>
      <w:r w:rsidR="00F92E6B">
        <w:t>información</w:t>
      </w:r>
      <w:r w:rsidR="00BA61D0">
        <w:t xml:space="preserve"> especifica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TTN es además una comunidad en la que los usuarios pueden cooperar para crear aplicaciones, compartir dispositivos y encontrar la distribución de Gateway</w:t>
      </w:r>
      <w:r w:rsidR="00F92E6B">
        <w:t>s</w:t>
      </w:r>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5010785"/>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Gateways registrados en Bogotá.</w:t>
      </w:r>
    </w:p>
    <w:p w14:paraId="6B7F1429" w14:textId="77777777" w:rsidR="000015FB" w:rsidRDefault="000015FB" w:rsidP="00F92E6B">
      <w:pPr>
        <w:spacing w:line="240" w:lineRule="auto"/>
        <w:jc w:val="center"/>
      </w:pPr>
    </w:p>
    <w:p w14:paraId="053552EC" w14:textId="75A5F969" w:rsidR="000015FB" w:rsidRDefault="000015FB" w:rsidP="00F92E6B">
      <w:pPr>
        <w:spacing w:line="240" w:lineRule="auto"/>
        <w:jc w:val="center"/>
      </w:pPr>
      <w:r>
        <w:rPr>
          <w:noProof/>
          <w:lang w:eastAsia="es-CO"/>
        </w:rPr>
        <w:lastRenderedPageBreak/>
        <w:drawing>
          <wp:inline distT="0" distB="0" distL="0" distR="0" wp14:anchorId="7B5E331B" wp14:editId="3201AD8C">
            <wp:extent cx="5561965" cy="4346575"/>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561965" cy="4346575"/>
                    </a:xfrm>
                    <a:prstGeom prst="rect">
                      <a:avLst/>
                    </a:prstGeom>
                  </pic:spPr>
                </pic:pic>
              </a:graphicData>
            </a:graphic>
          </wp:inline>
        </w:drawing>
      </w:r>
    </w:p>
    <w:p w14:paraId="4C8C360F" w14:textId="77777777" w:rsidR="004A4018" w:rsidRDefault="004A4018" w:rsidP="004A4018">
      <w:pPr>
        <w:spacing w:line="240" w:lineRule="auto"/>
      </w:pPr>
    </w:p>
    <w:p w14:paraId="3A02C9A5" w14:textId="7E5F0D1A" w:rsidR="004A4018" w:rsidRPr="000A4607" w:rsidRDefault="007672F4" w:rsidP="007B10FA">
      <w:pPr>
        <w:spacing w:line="240" w:lineRule="auto"/>
      </w:pPr>
      <w:r>
        <w:t>Para poder integrar los dispositivos en TTN se requieren algunas configuraciones preliminares.</w:t>
      </w:r>
    </w:p>
    <w:p w14:paraId="43CB1D8C" w14:textId="26B84A64" w:rsidR="003A6F94" w:rsidRDefault="003A6F94" w:rsidP="007672F4">
      <w:pPr>
        <w:pStyle w:val="Ttulo3"/>
        <w:rPr>
          <w:rStyle w:val="Textoennegrita"/>
          <w:rFonts w:cs="Arial"/>
          <w:bCs/>
          <w:sz w:val="28"/>
          <w:szCs w:val="28"/>
        </w:rPr>
      </w:pPr>
      <w:r w:rsidRPr="007672F4">
        <w:rPr>
          <w:rStyle w:val="Textoennegrita"/>
          <w:rFonts w:cs="Arial"/>
          <w:bCs/>
          <w:sz w:val="28"/>
          <w:szCs w:val="28"/>
        </w:rPr>
        <w:t>Registro de dispositivos</w:t>
      </w:r>
    </w:p>
    <w:p w14:paraId="070AA357" w14:textId="53D7BB5B" w:rsidR="007672F4" w:rsidRDefault="007672F4" w:rsidP="007B10FA">
      <w:pPr>
        <w:spacing w:line="240" w:lineRule="auto"/>
      </w:pPr>
      <w:r>
        <w:t xml:space="preserve">Antes de usar the things network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operacio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lastRenderedPageBreak/>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observar en la interfaz en la figura XXXXX se puede observar que el Gateway esta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lastRenderedPageBreak/>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774C1A4F" w:rsidR="00A6615D" w:rsidRDefault="00EA4125" w:rsidP="00EA4125">
      <w:pPr>
        <w:spacing w:line="240" w:lineRule="auto"/>
        <w:jc w:val="both"/>
      </w:pPr>
      <w:r>
        <w:lastRenderedPageBreak/>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Devic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enrutar el mensaje de retorno, además de un ID de red y un AppNounce, que el nodo usara para generar el AppSKey y el NetSKey con los que empezara a enviar los mensajes al servidor. La demostración de la comunicación se hará mas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lastRenderedPageBreak/>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payload formats.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r>
        <w:lastRenderedPageBreak/>
        <w:t>Prueba de recepción de datos</w:t>
      </w:r>
      <w:r w:rsidR="009B7335">
        <w:t>:</w:t>
      </w:r>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r w:rsidRPr="009B7335">
        <w:t>Pruebas con TTGO (01nodo):</w:t>
      </w:r>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r w:rsidRPr="00967444">
        <w:rPr>
          <w:b/>
        </w:rPr>
        <w:t>dev addr</w:t>
      </w:r>
      <w:r>
        <w:t xml:space="preserve">, </w:t>
      </w:r>
      <w:r w:rsidRPr="00967444">
        <w:rPr>
          <w:b/>
        </w:rPr>
        <w:t>app eui</w:t>
      </w:r>
      <w:r>
        <w:t xml:space="preserve"> y </w:t>
      </w:r>
      <w:r w:rsidRPr="00967444">
        <w:rPr>
          <w:b/>
        </w:rPr>
        <w:t>dev eui</w:t>
      </w:r>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r w:rsidRPr="009B7335">
        <w:t xml:space="preserve">Pruebas con </w:t>
      </w:r>
      <w:r>
        <w:t>Shield (Dragino)</w:t>
      </w:r>
      <w:r w:rsidRPr="009B7335">
        <w:t>:</w:t>
      </w:r>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Dragino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Dragino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r w:rsidRPr="009B7335">
        <w:lastRenderedPageBreak/>
        <w:t xml:space="preserve">Pruebas con </w:t>
      </w:r>
      <w:r>
        <w:t>Arduino y SX1276</w:t>
      </w:r>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cofigura </w:t>
      </w:r>
      <w:r w:rsidR="007F3A87">
        <w:t xml:space="preserve">por defecto </w:t>
      </w:r>
      <w:r>
        <w:t>un Broker MQTT</w:t>
      </w:r>
      <w:r w:rsidR="00831926">
        <w:t xml:space="preserve"> usando una implementación de Eclipse Mosquito,</w:t>
      </w:r>
      <w:r>
        <w:t xml:space="preserve"> </w:t>
      </w:r>
      <w:r w:rsidR="007F3A87">
        <w:t xml:space="preserve">teniendo en cuenta que esto simplifica mucho el proceso de extracion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9"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0"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datos recibidos tema de dispositivos activados en la app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5 se compara la información de los mensajes que llegaron al servidor IoT y los que se encuentran en el Broker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app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app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r>
        <w:lastRenderedPageBreak/>
        <w:t>Prueba Cliente MQTT</w:t>
      </w:r>
    </w:p>
    <w:p w14:paraId="75D6DC0A" w14:textId="48BB3887" w:rsidR="00E1672D" w:rsidRDefault="00E1672D" w:rsidP="00B8534D">
      <w:pPr>
        <w:rPr>
          <w:lang w:val="es-ES"/>
        </w:rPr>
      </w:pPr>
      <w:r>
        <w:rPr>
          <w:lang w:val="es-ES"/>
        </w:rPr>
        <w:t xml:space="preserve">Este ejercicio fue suficiente para determinar que la informacion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4"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mosquitto.</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Identificador del dispositivo { distance = medición Distancia, location = {lat= coordenada Latitud, lon=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r w:rsidRPr="00347647">
        <w:rPr>
          <w:rStyle w:val="Textoennegrita"/>
          <w:rFonts w:cs="Arial"/>
          <w:bCs/>
          <w:sz w:val="32"/>
          <w:szCs w:val="32"/>
        </w:rPr>
        <w:t>Base de D</w:t>
      </w:r>
      <w:r w:rsidR="003A6F94" w:rsidRPr="00347647">
        <w:rPr>
          <w:rStyle w:val="Textoennegrita"/>
          <w:rFonts w:cs="Arial"/>
          <w:bCs/>
          <w:sz w:val="32"/>
          <w:szCs w:val="32"/>
        </w:rPr>
        <w:t>atos</w:t>
      </w:r>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postgreSQL Licence)</w:t>
      </w:r>
    </w:p>
    <w:p w14:paraId="43D0A78D" w14:textId="77777777" w:rsidR="006F0FEE" w:rsidRDefault="006F0FEE" w:rsidP="006F0FEE">
      <w:pPr>
        <w:pStyle w:val="Prrafodelista"/>
        <w:spacing w:line="240" w:lineRule="auto"/>
        <w:ind w:left="708"/>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DBeaver.</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dumspert_type) en la cual se caracterizan los tipos de contenedores que dispone la ciudad y que varian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physical state) que caracteriza cual es la condición del contenedor, indicando si se encuentra en buen estado, si requiere mantenimiento o esta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 xml:space="preserve">(dumpster)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via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 xml:space="preserve">(priority_typ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measure dumpster)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r>
        <w:rPr>
          <w:rFonts w:cs="Arial"/>
          <w:szCs w:val="32"/>
        </w:rPr>
        <w:t>Visualización de los datos obtenidos.</w:t>
      </w:r>
    </w:p>
    <w:p w14:paraId="6858CE0E" w14:textId="26924F15" w:rsidR="009F48B4" w:rsidRDefault="009F48B4" w:rsidP="009F48B4">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2B0CCFA8">
            <wp:extent cx="4304581" cy="2695240"/>
            <wp:effectExtent l="0" t="0" r="1270"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321791" cy="2706016"/>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2A7B34D4" w:rsidR="006F0FEE" w:rsidRDefault="00110708" w:rsidP="00110708">
      <w:pPr>
        <w:jc w:val="both"/>
      </w:pPr>
      <w:r>
        <w:t>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Pero con esta misma estrategia se puede registrar la ubicación de los nodos dependiendo de las coordenadas del contenedor en el caso que se decida no integrar el sensor GPS en los nodos.</w:t>
      </w:r>
    </w:p>
    <w:p w14:paraId="53A6707F" w14:textId="77777777" w:rsidR="006F0FEE" w:rsidRDefault="006F0FEE">
      <w:r>
        <w:br w:type="page"/>
      </w:r>
    </w:p>
    <w:p w14:paraId="0DB9E4A0" w14:textId="527C21B6" w:rsidR="007B3BAF" w:rsidRPr="00A74593" w:rsidRDefault="000E5E47" w:rsidP="0063659E">
      <w:pPr>
        <w:pStyle w:val="Ttulo1"/>
      </w:pPr>
      <w:bookmarkStart w:id="56" w:name="_Ref256694028"/>
      <w:bookmarkStart w:id="57" w:name="_Toc42252793"/>
      <w:r w:rsidRPr="00A74593">
        <w:lastRenderedPageBreak/>
        <w:t>C</w:t>
      </w:r>
      <w:r w:rsidR="008526DA" w:rsidRPr="00A74593">
        <w:t xml:space="preserve">apítulo </w:t>
      </w:r>
      <w:bookmarkEnd w:id="56"/>
      <w:bookmarkEnd w:id="57"/>
      <w:r w:rsidR="00E27B10" w:rsidRPr="00A74593">
        <w:t>4: Simulación de Datos</w:t>
      </w:r>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11"/>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147A466F"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658A6FB1" w14:textId="7BD5802D" w:rsidR="001968A3" w:rsidRPr="001968A3" w:rsidRDefault="00A74593" w:rsidP="001968A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1968A3">
      <w:pPr>
        <w:spacing w:line="240" w:lineRule="auto"/>
        <w:ind w:left="576"/>
        <w:rPr>
          <w:rStyle w:val="Textoennegrita"/>
          <w:rFonts w:cs="Arial"/>
          <w:b/>
          <w:bCs w:val="0"/>
          <w:sz w:val="22"/>
        </w:rPr>
      </w:pPr>
      <w:r w:rsidRPr="001968A3">
        <w:rPr>
          <w:rFonts w:cs="Arial"/>
          <w:i/>
          <w:szCs w:val="24"/>
        </w:rPr>
        <w:t>“</w:t>
      </w:r>
      <w:r w:rsidRPr="001968A3">
        <w:rPr>
          <w:rFonts w:cs="Arial"/>
          <w:i/>
          <w:szCs w:val="24"/>
        </w:rPr>
        <w:t>Para tener una idea del impacto, solo en localidades como Engativá se van a ubicar 1.434 cajones como estos para residuos no aprovechables, de 2.400 litros, y otros 1.434 para residuos aprovechables con una capacidad de 1.100 litros. Es decir que el consorcio Bogotá Limpia instalará 2.868 contenedores solo en esa zona, una de las que más residuos produce.</w:t>
      </w:r>
      <w:r w:rsidRPr="001968A3">
        <w:rPr>
          <w:rFonts w:cs="Arial"/>
          <w:i/>
          <w:szCs w:val="24"/>
        </w:rPr>
        <w:t>”</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r>
        <w:rPr>
          <w:rStyle w:val="Textoennegrita"/>
          <w:rFonts w:cs="Arial"/>
          <w:bCs/>
          <w:sz w:val="32"/>
          <w:szCs w:val="32"/>
        </w:rPr>
        <w:lastRenderedPageBreak/>
        <w:t xml:space="preserve">Conjunto </w:t>
      </w:r>
      <w:r w:rsidRPr="00347647">
        <w:rPr>
          <w:rStyle w:val="Textoennegrita"/>
          <w:rFonts w:cs="Arial"/>
          <w:bCs/>
          <w:sz w:val="32"/>
          <w:szCs w:val="32"/>
        </w:rPr>
        <w:t>de datos</w:t>
      </w:r>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 tratar de predecir las rutas de recolección, por esta razón se eligió este conjunto de datos para ser analizado.</w:t>
      </w:r>
    </w:p>
    <w:p w14:paraId="3BC9075C" w14:textId="2338BA5C" w:rsidR="0063659E" w:rsidRDefault="00011E43" w:rsidP="0063659E">
      <w:pPr>
        <w:spacing w:line="240" w:lineRule="auto"/>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Para la manipulación de datos se decidió hacer uso de Python debido a las múltiples librerías que ofrece para el manejo de datos como Pandas, que permiten trabajar con estructuras de llamadas DataFrames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r>
        <w:rPr>
          <w:rStyle w:val="Textoennegrita"/>
          <w:rFonts w:cs="Arial"/>
          <w:bCs/>
          <w:sz w:val="32"/>
          <w:szCs w:val="32"/>
        </w:rPr>
        <w:t xml:space="preserve">Depuración </w:t>
      </w:r>
      <w:r w:rsidR="00347647">
        <w:rPr>
          <w:rStyle w:val="Textoennegrita"/>
          <w:rFonts w:cs="Arial"/>
          <w:bCs/>
          <w:sz w:val="32"/>
          <w:szCs w:val="32"/>
        </w:rPr>
        <w:t>de datos</w:t>
      </w:r>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47647">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Have</w:t>
      </w:r>
      <w:r w:rsidR="000110D8">
        <w:t>r</w:t>
      </w:r>
      <w:r w:rsidR="003A3385">
        <w:t>sin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7E434D3D" w:rsidR="00CC65E6" w:rsidRDefault="00CC65E6" w:rsidP="00347647">
      <w:pPr>
        <w:rPr>
          <w:rFonts w:eastAsiaTheme="minorEastAsia"/>
        </w:rPr>
      </w:pPr>
      <w:r>
        <w:rPr>
          <w:rFonts w:eastAsiaTheme="minorEastAsia"/>
        </w:rPr>
        <w:t>d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lastRenderedPageBreak/>
        <w:t>Esta función se codifico usando python de la siguiente manera</w:t>
      </w:r>
    </w:p>
    <w:p w14:paraId="75506DBD" w14:textId="4BC4857C" w:rsidR="000110D8" w:rsidRDefault="003437B3">
      <w:r>
        <w:rPr>
          <w:noProof/>
          <w:lang w:eastAsia="es-CO"/>
        </w:rPr>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5075FA" w:rsidRDefault="005075FA"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5075FA" w:rsidRPr="00F864C1"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5075FA" w:rsidRPr="00CC65E6" w:rsidRDefault="005075FA">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5075FA" w:rsidRDefault="005075FA"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5075FA" w:rsidRPr="00F864C1"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5075FA" w:rsidRPr="00CC65E6" w:rsidRDefault="005075F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5075FA" w:rsidRPr="00CC65E6" w:rsidRDefault="005075FA">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no son relevantes para encontrar tendencias en la generación de RSU, entre ellos el nombre y código del supervisor por esta razón nos deshicimos de estas columnas, además existían 2 columnas muy similares llamadas </w:t>
      </w:r>
      <w:r w:rsidR="00A51016">
        <w:t>tipo de carga (</w:t>
      </w:r>
      <w:r w:rsidR="007453EC">
        <w:t>load_type</w:t>
      </w:r>
      <w:r w:rsidR="00A51016">
        <w:t>)</w:t>
      </w:r>
      <w:r w:rsidR="007453EC">
        <w:t xml:space="preserve"> y </w:t>
      </w:r>
      <w:r w:rsidR="00A51016">
        <w:t>tipo de ruta (</w:t>
      </w:r>
      <w:r w:rsidR="007453EC">
        <w:t>route_type</w:t>
      </w:r>
      <w:r w:rsidR="00A51016">
        <w:t>)</w:t>
      </w:r>
      <w:r w:rsidR="007453EC">
        <w:t>, po</w:t>
      </w:r>
      <w:r w:rsidR="00A51016">
        <w:t>r</w:t>
      </w:r>
      <w:r w:rsidR="007453EC">
        <w:t xml:space="preserve"> lo cual </w:t>
      </w:r>
      <w:r w:rsidR="002A0FAB">
        <w:t xml:space="preserve">se </w:t>
      </w:r>
      <w:r w:rsidR="00A51016">
        <w:t>decidió</w:t>
      </w:r>
      <w:r w:rsidR="007453EC">
        <w:t xml:space="preserve"> remover route_type, finalmente tras calcular las distancias, </w:t>
      </w:r>
      <w:r w:rsidR="002A0FAB">
        <w:t xml:space="preserve">se </w:t>
      </w:r>
      <w:r w:rsidR="00A51016">
        <w:t>eliminó</w:t>
      </w:r>
      <w:r w:rsidR="007453EC">
        <w:t xml:space="preserve"> la columna con la información espacial “the_geom” pues no sería usada para el resto del análisis.</w:t>
      </w:r>
    </w:p>
    <w:p w14:paraId="5372A16C" w14:textId="68BEEB1B" w:rsidR="00A51016" w:rsidRDefault="002A0FAB" w:rsidP="000110D8">
      <w:pPr>
        <w:jc w:val="both"/>
      </w:pPr>
      <w:r w:rsidRPr="002A0FAB">
        <w:rPr>
          <w:b/>
        </w:rPr>
        <w:t>Unión de los Data-Frames:</w:t>
      </w:r>
      <w:r w:rsidR="00FD72D3">
        <w:rPr>
          <w:b/>
        </w:rPr>
        <w:t xml:space="preserve"> </w:t>
      </w:r>
      <w:r>
        <w:t xml:space="preserve">Para poder analizar los datos en conjunto fue necesario unir las tablas usando una columna en común las cuales eran (garb_rt y route_number) </w:t>
      </w:r>
      <w:r w:rsidR="00A51016">
        <w:t>en este paso hubo una leve reducción de registro debido a no había plena integridad entre las rutas de algunas de las cargas y por lo tanto estas columnas fueron eliminadas.</w:t>
      </w:r>
    </w:p>
    <w:p w14:paraId="19999440" w14:textId="7D862E1B"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algunas de las columnas para obtener algunas mediciones estadísticas tales como la media, la desviación estándar, </w:t>
      </w:r>
      <w:r w:rsidR="00FD72D3">
        <w:t>los valores máximos</w:t>
      </w:r>
      <w:r>
        <w:t xml:space="preserve"> y mínimo, se convirtieron las columnas peso de la carga (load_weigth) y distancia de la ruta (route_distance)</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 xml:space="preserve">algunos de los registros estaban incompletos especialmente en las columnas peso de la carga (load_weigth) y distancia de la ruta (route_distance) para poder poblar los datos faltantes se agruparon estas 2 columnas por la ruta a la que pertenecían y para cada uno de los grupos calculamos el promedio, luego reemplazamos </w:t>
      </w:r>
      <w:r>
        <w:lastRenderedPageBreak/>
        <w:t>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Zscore de </w:t>
      </w:r>
      <w:r w:rsidR="002A469B">
        <w:t>S</w:t>
      </w:r>
      <w:r w:rsidR="008D4DA9">
        <w:t xml:space="preserve">cipy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r>
        <w:rPr>
          <w:rStyle w:val="Textoennegrita"/>
          <w:rFonts w:cs="Arial"/>
          <w:bCs/>
          <w:sz w:val="32"/>
          <w:szCs w:val="32"/>
        </w:rPr>
        <w:t>Análisis exploratorio</w:t>
      </w:r>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w:t>
      </w:r>
      <w:r w:rsidR="006B007C">
        <w:lastRenderedPageBreak/>
        <w:t xml:space="preserve">muy alta alcanzando un valor cercano a la media este genera una XCDS a pensar que las distancias no obedecen a una distribución </w:t>
      </w:r>
      <w:r w:rsidR="00FB15B9">
        <w:t>gaussiana</w:t>
      </w:r>
      <w:r w:rsidR="006B007C">
        <w:t>.</w:t>
      </w: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lastRenderedPageBreak/>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60AA4ECE" w:rsidR="009B1E5B" w:rsidRDefault="009B1E5B" w:rsidP="009B1E5B">
      <w:pPr>
        <w:jc w:val="both"/>
      </w:pPr>
      <w:r>
        <w:t>En la gráfica anterior se usó una línea que describe una distribución normal para observar mejor por una parte que tan segada se encuentra la información y por otra para confirmar que los valores debajo de los 22000 litros y por encima de los 35000 son datos aislados 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6B151A42">
            <wp:extent cx="4572000" cy="2836946"/>
            <wp:effectExtent l="0" t="0" r="0" b="190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590894" cy="2848670"/>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26778E10" w:rsidR="0030626D" w:rsidRDefault="000B354C" w:rsidP="000B354C">
      <w:pPr>
        <w:jc w:val="both"/>
      </w:pPr>
      <w:r>
        <w:t>Otro de los análisis que se hicieron fue la agrupación del promedio de volumen de las cargas por años de donde surgio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r>
        <w:rPr>
          <w:rStyle w:val="Textoennegrita"/>
          <w:rFonts w:cs="Arial"/>
          <w:bCs/>
          <w:sz w:val="32"/>
          <w:szCs w:val="32"/>
        </w:rPr>
        <w:lastRenderedPageBreak/>
        <w:t>Representación geográfica de las rutas</w:t>
      </w:r>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lastRenderedPageBreak/>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r>
        <w:rPr>
          <w:rStyle w:val="Textoennegrita"/>
          <w:rFonts w:cs="Arial"/>
          <w:bCs/>
          <w:sz w:val="32"/>
          <w:szCs w:val="32"/>
        </w:rPr>
        <w:t>Simulación</w:t>
      </w:r>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B22524D" w:rsidR="00B16F20" w:rsidRDefault="00B16F20" w:rsidP="00B16F20">
      <w:pPr>
        <w:jc w:val="both"/>
      </w:pPr>
      <w:r>
        <w:t xml:space="preserve">Para poder lograr este reproducción de datos se requiere información geográfica propia de Bogotá, que contenga las vías y ubicaciones de las calles, y los polígonos que muestran los contornos de los vecindarios de la cuidad, estos datos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r w:rsidR="00683E27" w:rsidRPr="00683E27">
        <w:rPr>
          <w:rFonts w:ascii="Times New Roman" w:eastAsia="Times New Roman" w:hAnsi="Times New Roman" w:cs="Times New Roman"/>
          <w:sz w:val="24"/>
          <w:szCs w:val="24"/>
          <w:lang w:eastAsia="es-CO"/>
        </w:rPr>
        <w:t>Ideca-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r w:rsidRPr="00683E27">
        <w:rPr>
          <w:rFonts w:ascii="Times New Roman" w:eastAsia="Times New Roman" w:hAnsi="Times New Roman" w:cs="Times New Roman"/>
          <w:sz w:val="24"/>
          <w:szCs w:val="24"/>
          <w:lang w:eastAsia="es-CO"/>
        </w:rPr>
        <w:t>Ideca-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5D579B69" w:rsidR="001424A2" w:rsidRDefault="00F5193C" w:rsidP="009E725D">
      <w:pPr>
        <w:jc w:val="both"/>
      </w:pPr>
      <w:r>
        <w:t>Lo</w:t>
      </w:r>
      <w:r w:rsidR="001424A2">
        <w:t>s datos fueron cargados en una base de datos que dispone de un complemento geográfico llamado pos</w:t>
      </w:r>
      <w:r w:rsidR="009E725D">
        <w:t>t</w:t>
      </w:r>
      <w:r w:rsidR="001424A2">
        <w:t xml:space="preserve">gis, luego partiendo de estos datos se usaron las funciones geográficas de postgres para detectar que rutas se encontraban contenidas en que barrios y cuáles de esos barrios pertenecen a la localidad de nuestro interés, que tiene </w:t>
      </w:r>
      <w:r w:rsidR="0033664D">
        <w:t>ID 19</w:t>
      </w:r>
      <w:r w:rsidR="001424A2">
        <w:t xml:space="preserve"> Engativá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que compara los datos de tipo geografico</w:t>
      </w:r>
      <w:r w:rsidR="001424A2">
        <w:t xml:space="preserve"> </w:t>
      </w:r>
      <w:r w:rsidR="00856094">
        <w:t>“</w:t>
      </w:r>
      <w:r w:rsidR="001424A2" w:rsidRPr="00856094">
        <w:rPr>
          <w:i/>
        </w:rPr>
        <w:t>ST_Contains(Vías</w:t>
      </w:r>
      <w:r w:rsidR="009E725D" w:rsidRPr="00856094">
        <w:rPr>
          <w:i/>
        </w:rPr>
        <w:t>.geom</w:t>
      </w:r>
      <w:r w:rsidR="001424A2" w:rsidRPr="00856094">
        <w:rPr>
          <w:i/>
        </w:rPr>
        <w:t>, Barrios</w:t>
      </w:r>
      <w:r w:rsidR="009E725D" w:rsidRPr="00856094">
        <w:rPr>
          <w:i/>
        </w:rPr>
        <w:t>.geom</w:t>
      </w:r>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barrio_vía que contiene la relación entre la vía y el barrio al que pertenece</w:t>
      </w:r>
      <w:r>
        <w:t>, lo cual es de nuestro interés por 2 aspectos el primero es porque sobre las calles se ubican los contenedores y el segundo que las rutas de recolección deben ser entregadas en función de las calles qu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r>
        <w:rPr>
          <w:rStyle w:val="Textoennegrita"/>
          <w:rFonts w:cs="Arial"/>
          <w:bCs/>
          <w:sz w:val="32"/>
          <w:szCs w:val="32"/>
        </w:rPr>
        <w:t>Generación</w:t>
      </w:r>
      <w:r w:rsidR="00347647">
        <w:rPr>
          <w:rStyle w:val="Textoennegrita"/>
          <w:rFonts w:cs="Arial"/>
          <w:bCs/>
          <w:sz w:val="32"/>
          <w:szCs w:val="32"/>
        </w:rPr>
        <w:t xml:space="preserve"> de datos</w:t>
      </w:r>
    </w:p>
    <w:p w14:paraId="0D5EC30B" w14:textId="05EFDDCD"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estan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r w:rsidR="00856094" w:rsidRPr="00856094">
        <w:rPr>
          <w:i/>
        </w:rPr>
        <w:t>ST_Distance_Sphere</w:t>
      </w:r>
      <w:r w:rsidR="00856094">
        <w:t>”, con esta estrategia se generaron 2868 contenedores en total este número coincide con los contenedores que habían sido instalados en la localidad de Engativá al 28 de febrero de 2019.</w:t>
      </w:r>
    </w:p>
    <w:p w14:paraId="385419FB" w14:textId="0783B280" w:rsidR="00347647" w:rsidRDefault="00B87194" w:rsidP="0043276B">
      <w:pPr>
        <w:jc w:val="both"/>
      </w:pPr>
      <w:r>
        <w:t xml:space="preserve">La segunda fase 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como densidad poblacional, hábitos de consumo, estrategias de reciclaje diferente</w:t>
      </w:r>
      <w:r>
        <w:t xml:space="preserve"> y por lo tanto su comportamiento también </w:t>
      </w:r>
      <w:r w:rsidR="0043276B">
        <w:t>será</w:t>
      </w:r>
      <w:r>
        <w:t xml:space="preserve"> diferente</w:t>
      </w:r>
      <w:r w:rsidR="0043276B">
        <w:t>.</w:t>
      </w:r>
      <w:r>
        <w:t xml:space="preserve"> </w:t>
      </w:r>
      <w:r w:rsidR="0043276B">
        <w:lastRenderedPageBreak/>
        <w:t>S</w:t>
      </w:r>
      <w:r>
        <w:t>e</w:t>
      </w:r>
      <w:r w:rsidR="0043276B">
        <w:t xml:space="preserve"> </w:t>
      </w:r>
      <w:r>
        <w:t xml:space="preserve">generaron números entre 1 y 100 que representan el porcentaje de llenado en los contenedores, para ello se usaron la función Next Gaussian de Java y la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r>
        <w:rPr>
          <w:rStyle w:val="Textoennegrita"/>
          <w:rFonts w:cs="Arial"/>
          <w:bCs/>
          <w:sz w:val="32"/>
          <w:szCs w:val="32"/>
        </w:rPr>
        <w:t>Representación</w:t>
      </w:r>
      <w:r w:rsidR="00347647">
        <w:rPr>
          <w:rStyle w:val="Textoennegrita"/>
          <w:rFonts w:cs="Arial"/>
          <w:bCs/>
          <w:sz w:val="32"/>
          <w:szCs w:val="32"/>
        </w:rPr>
        <w:t xml:space="preserve"> geográfica de los datos generados</w:t>
      </w:r>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aranja</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D022F82" w:rsidR="00EC7B98" w:rsidRDefault="006D3153" w:rsidP="006D3153">
      <w:pPr>
        <w:jc w:val="center"/>
      </w:pPr>
      <w:r w:rsidRPr="00156754">
        <w:rPr>
          <w:noProof/>
          <w:lang w:eastAsia="es-CO"/>
        </w:rPr>
        <w:drawing>
          <wp:inline distT="0" distB="0" distL="0" distR="0" wp14:anchorId="1454EE02" wp14:editId="67BBC533">
            <wp:extent cx="5480323" cy="2967487"/>
            <wp:effectExtent l="0" t="0" r="6350" b="4445"/>
            <wp:docPr id="84" name="Imagen 84" descr="empty Dump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pty Dumpster"/>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08413" cy="2982697"/>
                    </a:xfrm>
                    <a:prstGeom prst="rect">
                      <a:avLst/>
                    </a:prstGeom>
                    <a:noFill/>
                    <a:ln>
                      <a:noFill/>
                    </a:ln>
                  </pic:spPr>
                </pic:pic>
              </a:graphicData>
            </a:graphic>
          </wp:inline>
        </w:drawing>
      </w:r>
    </w:p>
    <w:p w14:paraId="0EBA9F77" w14:textId="3C7AF5CB" w:rsidR="006D3153" w:rsidRDefault="009370C9" w:rsidP="006D3153">
      <w:pPr>
        <w:jc w:val="center"/>
      </w:pPr>
      <w:r>
        <w:rPr>
          <w:b/>
        </w:rPr>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01698396" w:rsidR="006D3153" w:rsidRDefault="006D3153" w:rsidP="006D3153">
      <w:pPr>
        <w:jc w:val="center"/>
      </w:pPr>
      <w:r w:rsidRPr="00156754">
        <w:rPr>
          <w:noProof/>
          <w:lang w:eastAsia="es-CO"/>
        </w:rPr>
        <w:lastRenderedPageBreak/>
        <w:drawing>
          <wp:inline distT="0" distB="0" distL="0" distR="0" wp14:anchorId="56B34AF1" wp14:editId="197C7C3B">
            <wp:extent cx="5426015" cy="2960045"/>
            <wp:effectExtent l="0" t="0" r="3810" b="0"/>
            <wp:docPr id="85" name="Imagen 85" descr="filled Dump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led Dumpsters"/>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459694" cy="2978418"/>
                    </a:xfrm>
                    <a:prstGeom prst="rect">
                      <a:avLst/>
                    </a:prstGeom>
                    <a:noFill/>
                    <a:ln>
                      <a:noFill/>
                    </a:ln>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63B079A7"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de 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2"/>
      </w:r>
      <w:r w:rsidR="007B6FDC">
        <w:t>.</w:t>
      </w:r>
    </w:p>
    <w:p w14:paraId="7DDEBF7F" w14:textId="1D8E6A50"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teniendo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7E7F6F0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por lo menos un contenedor lleno, a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lastRenderedPageBreak/>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r>
        <w:rPr>
          <w:rStyle w:val="Textoennegrita"/>
          <w:rFonts w:cs="Arial"/>
          <w:bCs/>
          <w:sz w:val="32"/>
          <w:szCs w:val="32"/>
        </w:rPr>
        <w:t>Técnicas</w:t>
      </w:r>
      <w:r w:rsidR="00347647">
        <w:rPr>
          <w:rStyle w:val="Textoennegrita"/>
          <w:rFonts w:cs="Arial"/>
          <w:bCs/>
          <w:sz w:val="32"/>
          <w:szCs w:val="32"/>
        </w:rPr>
        <w:t xml:space="preserve"> de agrupamiento</w:t>
      </w:r>
    </w:p>
    <w:p w14:paraId="4A9ABACC" w14:textId="2700AC68" w:rsidR="005C7CFD" w:rsidRDefault="00901103" w:rsidP="00347647">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w:t>
      </w:r>
      <w:r w:rsidR="005C7CFD">
        <w:t>así</w:t>
      </w:r>
      <w:r>
        <w:t xml:space="preserve"> poder evaluar si existe alguna mejora entre las distancias recorridas y el volumen de </w:t>
      </w:r>
      <w:r w:rsidR="005C7CFD">
        <w:t>residuo</w:t>
      </w:r>
      <w:r>
        <w:t xml:space="preserve"> recolectado. </w:t>
      </w:r>
    </w:p>
    <w:p w14:paraId="09116048" w14:textId="7372F9CA" w:rsidR="005E2BD4" w:rsidRDefault="00901103" w:rsidP="00347647">
      <w:r>
        <w:t xml:space="preserve">Como </w:t>
      </w:r>
      <w:r w:rsidR="005C7CFD">
        <w:t>método</w:t>
      </w:r>
      <w:r>
        <w:t xml:space="preserve"> de agrupación se </w:t>
      </w:r>
      <w:r w:rsidR="005C7CFD">
        <w:t>usó</w:t>
      </w:r>
      <w:r>
        <w:t xml:space="preserve"> el </w:t>
      </w:r>
      <w:r w:rsidR="005C7CFD">
        <w:t>método</w:t>
      </w:r>
      <w:r>
        <w:t xml:space="preserve"> de los K medias</w:t>
      </w:r>
      <w:r w:rsidR="005C7CFD">
        <w:t xml:space="preserve"> (k-means)</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F8480C"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3B38E31C"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porqu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t>“</w:t>
      </w:r>
      <w:r w:rsidRPr="000A60D3">
        <w:rPr>
          <w:rFonts w:asciiTheme="minorHAnsi" w:hAnsiTheme="minorHAnsi"/>
          <w:i/>
        </w:rPr>
        <w:t xml:space="preserve">Este camión compactador es más grande que sus predecesores, con lo que se pasó de una </w:t>
      </w:r>
      <w:bookmarkStart w:id="58" w:name="_GoBack"/>
      <w:r w:rsidRPr="000A60D3">
        <w:rPr>
          <w:rFonts w:asciiTheme="minorHAnsi" w:hAnsiTheme="minorHAnsi"/>
          <w:i/>
        </w:rPr>
        <w:t>capacidad de 22,86 metros cúbicos de basuras a 29 metros cúbicos.</w:t>
      </w:r>
      <w:r w:rsidRPr="000A60D3">
        <w:rPr>
          <w:rFonts w:asciiTheme="minorHAnsi" w:hAnsiTheme="minorHAnsi"/>
          <w:i/>
        </w:rPr>
        <w:br/>
      </w:r>
      <w:bookmarkEnd w:id="58"/>
      <w:r w:rsidRPr="000A60D3">
        <w:rPr>
          <w:rFonts w:asciiTheme="minorHAnsi" w:hAnsiTheme="minorHAnsi"/>
          <w:i/>
        </w:rPr>
        <w:t>En términos de peso, esto significa que ahora el automotor podrá cargar entre 18 y 20 toneladas, en relación con las 12 o 13 que antes podía mover.</w:t>
      </w:r>
      <w:r w:rsidRPr="000A60D3">
        <w:rPr>
          <w:rFonts w:asciiTheme="minorHAnsi" w:hAnsiTheme="minorHAnsi"/>
          <w:i/>
        </w:rPr>
        <w:t>”</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w:t>
      </w:r>
      <w:r w:rsidRPr="000A60D3">
        <w:rPr>
          <w:rFonts w:ascii="Times New Roman" w:eastAsia="Times New Roman" w:hAnsi="Times New Roman" w:cs="Times New Roman"/>
          <w:i/>
          <w:sz w:val="24"/>
          <w:szCs w:val="24"/>
          <w:lang w:eastAsia="es-CO"/>
        </w:rPr>
        <w:t>, 2018</w:t>
      </w:r>
      <w:r w:rsidRPr="000A60D3">
        <w:rPr>
          <w:rFonts w:asciiTheme="minorHAnsi" w:hAnsiTheme="minorHAnsi"/>
          <w:i/>
        </w:rPr>
        <w:t>)</w:t>
      </w:r>
    </w:p>
    <w:p w14:paraId="635E35B8" w14:textId="7584C481"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16" w:history="1">
        <w:r w:rsidRPr="003A6ED7">
          <w:rPr>
            <w:rStyle w:val="Hipervnculo"/>
          </w:rPr>
          <w:t>https://github.com/xetorthio/kmeans</w:t>
        </w:r>
      </w:hyperlink>
      <w:r>
        <w:t xml:space="preserve">) el cual no se </w:t>
      </w:r>
      <w:r w:rsidR="00354C8D">
        <w:t>ajustó</w:t>
      </w:r>
      <w:r>
        <w:t xml:space="preserve"> completamente a las restricciones que se habían definido, pero que sirvió </w:t>
      </w:r>
      <w:r>
        <w:lastRenderedPageBreak/>
        <w:t>como referencia,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3AFAA5A4" w:rsidR="00354C8D" w:rsidRDefault="00F11D07" w:rsidP="00354C8D">
      <w:pPr>
        <w:jc w:val="both"/>
      </w:pPr>
      <w:r>
        <w:t>E</w:t>
      </w:r>
      <w:r w:rsidR="00354C8D">
        <w:t>n</w:t>
      </w:r>
      <w:r>
        <w:t xml:space="preserve"> </w:t>
      </w:r>
      <w:r w:rsidR="00354C8D">
        <w:t xml:space="preserve">esta fase el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overfit), </w:t>
      </w:r>
      <w:r>
        <w:t>la función de eficiencia se calculó 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r w:rsidR="002E230F" w:rsidRPr="002E230F">
        <w:t>Gove, 2017</w:t>
      </w:r>
      <w:r w:rsidR="002E230F">
        <w:t>), en el caso de nuestra implementación este código fue transcrito en lenguaje java e integrado con el código que se encontró en el repositorio público de github.</w:t>
      </w:r>
    </w:p>
    <w:p w14:paraId="6C4AC3FC" w14:textId="1C96A7EE" w:rsidR="00747C68" w:rsidRDefault="00747C68" w:rsidP="002E230F">
      <w:pPr>
        <w:jc w:val="center"/>
      </w:pPr>
      <w:r w:rsidRPr="00156754">
        <w:rPr>
          <w:noProof/>
          <w:lang w:eastAsia="es-CO"/>
        </w:rPr>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lastRenderedPageBreak/>
        <w:t xml:space="preserve">Figura </w:t>
      </w:r>
      <w:r w:rsidR="00E44D2F">
        <w:rPr>
          <w:b/>
        </w:rPr>
        <w:t>6-15</w:t>
      </w:r>
      <w:r w:rsidRPr="00ED602A">
        <w:rPr>
          <w:b/>
        </w:rPr>
        <w:t>:</w:t>
      </w:r>
      <w:r>
        <w:t xml:space="preserve"> análisis de convergencia cantidad de grupos basado en el método del codo.</w:t>
      </w:r>
    </w:p>
    <w:p w14:paraId="1D351419" w14:textId="52F2181E" w:rsidR="002E230F" w:rsidRDefault="002E230F" w:rsidP="002E230F">
      <w:r>
        <w:t>El resultado del agrupamiento es el siguiente</w:t>
      </w:r>
    </w:p>
    <w:p w14:paraId="17B12974" w14:textId="4C2D3D3C" w:rsidR="002E230F" w:rsidRDefault="002E230F" w:rsidP="002E230F">
      <w:pPr>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calles priorizadas agrupadas usando K = 1 </w:t>
      </w:r>
    </w:p>
    <w:p w14:paraId="33C82AEC" w14:textId="569E519C" w:rsidR="002E230F" w:rsidRDefault="002E230F" w:rsidP="002E230F">
      <w:pPr>
        <w:jc w:val="center"/>
      </w:pPr>
      <w:r>
        <w:rPr>
          <w:noProof/>
          <w:lang w:eastAsia="es-CO"/>
        </w:rPr>
        <w:drawing>
          <wp:inline distT="0" distB="0" distL="0" distR="0" wp14:anchorId="12ADBE38" wp14:editId="10BEAE75">
            <wp:extent cx="5561965" cy="2621915"/>
            <wp:effectExtent l="0" t="0" r="635"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561965" cy="2621915"/>
                    </a:xfrm>
                    <a:prstGeom prst="rect">
                      <a:avLst/>
                    </a:prstGeom>
                  </pic:spPr>
                </pic:pic>
              </a:graphicData>
            </a:graphic>
          </wp:inline>
        </w:drawing>
      </w:r>
    </w:p>
    <w:p w14:paraId="7396481D" w14:textId="013C6BF9" w:rsidR="002E230F" w:rsidRDefault="002E230F" w:rsidP="002E230F">
      <w:pPr>
        <w:jc w:val="center"/>
      </w:pPr>
      <w:r>
        <w:rPr>
          <w:b/>
        </w:rPr>
        <w:t xml:space="preserve">Figura </w:t>
      </w:r>
      <w:r w:rsidR="00E44D2F">
        <w:rPr>
          <w:b/>
        </w:rPr>
        <w:t>6-17</w:t>
      </w:r>
      <w:r w:rsidRPr="00ED602A">
        <w:rPr>
          <w:b/>
        </w:rPr>
        <w:t>:</w:t>
      </w:r>
      <w:r>
        <w:t xml:space="preserve"> calles priorizadas agrupadas usando K = 4</w:t>
      </w:r>
    </w:p>
    <w:p w14:paraId="0F1C1855" w14:textId="5404E331" w:rsidR="00347647" w:rsidRDefault="002E230F">
      <w:r>
        <w:t xml:space="preserve">En este momento se puede ver </w:t>
      </w:r>
      <w:r w:rsidR="00EF7009">
        <w:t>más</w:t>
      </w:r>
      <w:r>
        <w:t xml:space="preserve"> claramente que las calles priorizadas no están completamente conectadas</w:t>
      </w:r>
      <w:r w:rsidR="00EF7009">
        <w:t xml:space="preserve">, bajo el esquema del cálculo de rutas propuesto basado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w:t>
      </w:r>
      <w:r w:rsidR="00EF7009">
        <w:lastRenderedPageBreak/>
        <w:t>que el objetivo es recolectar mayor volumen de residuos, reduciendo la distancia recorrida.</w:t>
      </w:r>
    </w:p>
    <w:p w14:paraId="468063BC" w14:textId="41F0EDDF" w:rsidR="00585C10" w:rsidRDefault="00585C10" w:rsidP="00A74593">
      <w:pPr>
        <w:pStyle w:val="Ttulo1"/>
      </w:pPr>
      <w:r>
        <w:t>Capítulo 5: Generación de Rutas de Recolección</w:t>
      </w:r>
    </w:p>
    <w:p w14:paraId="2FE24C53" w14:textId="730B6146" w:rsidR="001A2B7B" w:rsidRPr="001A2B7B" w:rsidRDefault="001A2B7B" w:rsidP="001A2B7B">
      <w:pPr>
        <w:rPr>
          <w:lang w:val="es-ES" w:eastAsia="es-CO"/>
        </w:rPr>
      </w:pPr>
      <w:r w:rsidRPr="001A2B7B">
        <w:rPr>
          <w:lang w:val="es-ES" w:eastAsia="es-CO"/>
        </w:rPr>
        <w:t>graphhopper</w:t>
      </w:r>
    </w:p>
    <w:p w14:paraId="5BA0FEB1" w14:textId="668C4FE7" w:rsidR="001A2B7B" w:rsidRDefault="00F8480C" w:rsidP="001A2B7B">
      <w:pPr>
        <w:pStyle w:val="Ttulo2"/>
        <w:numPr>
          <w:ilvl w:val="0"/>
          <w:numId w:val="0"/>
        </w:numPr>
        <w:ind w:left="576"/>
        <w:rPr>
          <w:rFonts w:eastAsia="Times New Roman" w:cs="Times New Roman"/>
          <w:b w:val="0"/>
          <w:bCs w:val="0"/>
          <w:sz w:val="22"/>
          <w:szCs w:val="24"/>
          <w:lang w:val="es-ES" w:eastAsia="es-ES"/>
        </w:rPr>
      </w:pPr>
      <w:hyperlink r:id="rId120" w:history="1">
        <w:r w:rsidR="001A2B7B" w:rsidRPr="00EB7732">
          <w:rPr>
            <w:rStyle w:val="Hipervnculo"/>
            <w:rFonts w:eastAsia="Times New Roman" w:cs="Times New Roman"/>
            <w:b w:val="0"/>
            <w:bCs w:val="0"/>
            <w:sz w:val="22"/>
            <w:szCs w:val="24"/>
            <w:lang w:val="es-ES" w:eastAsia="es-ES"/>
          </w:rPr>
          <w:t>https://github.com/graphhopper/directions-api/blob/master/route-optimization.md</w:t>
        </w:r>
      </w:hyperlink>
    </w:p>
    <w:p w14:paraId="1D3E81C5" w14:textId="26026EDB" w:rsidR="00C43868" w:rsidRPr="00C43868" w:rsidRDefault="00C43868" w:rsidP="00C43868">
      <w:pPr>
        <w:rPr>
          <w:lang w:val="es-ES" w:eastAsia="es-ES"/>
        </w:rPr>
      </w:pPr>
      <w:r>
        <w:rPr>
          <w:noProof/>
          <w:lang w:eastAsia="es-CO"/>
        </w:rPr>
        <w:drawing>
          <wp:inline distT="0" distB="0" distL="0" distR="0" wp14:anchorId="4663878C" wp14:editId="2E98DEBE">
            <wp:extent cx="5561965" cy="2214245"/>
            <wp:effectExtent l="0" t="0" r="635"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1965" cy="2214245"/>
                    </a:xfrm>
                    <a:prstGeom prst="rect">
                      <a:avLst/>
                    </a:prstGeom>
                  </pic:spPr>
                </pic:pic>
              </a:graphicData>
            </a:graphic>
          </wp:inline>
        </w:drawing>
      </w:r>
    </w:p>
    <w:p w14:paraId="13F0A837" w14:textId="39E62A64" w:rsidR="001A2B7B" w:rsidRDefault="001A2B7B" w:rsidP="001A2B7B">
      <w:pPr>
        <w:rPr>
          <w:lang w:val="es-ES" w:eastAsia="es-ES"/>
        </w:rPr>
      </w:pPr>
      <w:r>
        <w:rPr>
          <w:lang w:val="es-ES" w:eastAsia="es-ES"/>
        </w:rPr>
        <w:t>arcGIS</w:t>
      </w:r>
    </w:p>
    <w:p w14:paraId="1271FC3B" w14:textId="74970E73" w:rsidR="001A2B7B" w:rsidRPr="001A2B7B" w:rsidRDefault="00F8480C" w:rsidP="001A2B7B">
      <w:pPr>
        <w:rPr>
          <w:lang w:val="es-ES" w:eastAsia="es-ES"/>
        </w:rPr>
      </w:pPr>
      <w:hyperlink r:id="rId122" w:history="1">
        <w:r w:rsidR="001A2B7B" w:rsidRPr="00EB7732">
          <w:rPr>
            <w:rStyle w:val="Hipervnculo"/>
            <w:lang w:val="es-ES" w:eastAsia="es-ES"/>
          </w:rPr>
          <w:t>https://developers.arcgis.com/rest/network/api-reference/vehicle-routing-problem-service.htm#</w:t>
        </w:r>
      </w:hyperlink>
      <w:r w:rsidR="001A2B7B">
        <w:rPr>
          <w:lang w:val="es-ES" w:eastAsia="es-ES"/>
        </w:rPr>
        <w:t xml:space="preserve"> </w:t>
      </w:r>
    </w:p>
    <w:p w14:paraId="667E1D4E" w14:textId="4A57B5F3" w:rsidR="00347647" w:rsidRDefault="00347647" w:rsidP="001A2B7B">
      <w:pPr>
        <w:pStyle w:val="Ttulo2"/>
        <w:rPr>
          <w:rStyle w:val="Textoennegrita"/>
          <w:rFonts w:cs="Arial"/>
          <w:bCs/>
          <w:sz w:val="32"/>
          <w:szCs w:val="32"/>
        </w:rPr>
      </w:pPr>
      <w:r>
        <w:rPr>
          <w:rStyle w:val="Textoennegrita"/>
          <w:rFonts w:cs="Arial"/>
          <w:bCs/>
          <w:sz w:val="32"/>
          <w:szCs w:val="32"/>
        </w:rPr>
        <w:t>Modelo matematico</w:t>
      </w:r>
    </w:p>
    <w:p w14:paraId="090D8398" w14:textId="77777777" w:rsidR="00347647" w:rsidRPr="0074296A" w:rsidRDefault="00347647" w:rsidP="009C72F1">
      <w:pPr>
        <w:spacing w:line="360" w:lineRule="auto"/>
        <w:jc w:val="both"/>
        <w:rPr>
          <w:rFonts w:eastAsia="Times New Roman" w:cs="Times New Roman"/>
          <w:szCs w:val="24"/>
          <w:lang w:val="es-ES" w:eastAsia="es-ES"/>
        </w:rPr>
      </w:pPr>
    </w:p>
    <w:p w14:paraId="75E0A755" w14:textId="3B56281F" w:rsidR="00585C10" w:rsidRDefault="00585C10">
      <w:pPr>
        <w:rPr>
          <w:rFonts w:eastAsia="Times New Roman" w:cs="Arial"/>
          <w:b/>
          <w:szCs w:val="24"/>
          <w:lang w:val="es-ES" w:eastAsia="es-ES"/>
        </w:rPr>
      </w:pPr>
      <w:r>
        <w:rPr>
          <w:rFonts w:eastAsia="Times New Roman" w:cs="Arial"/>
          <w:b/>
          <w:szCs w:val="24"/>
          <w:lang w:val="es-ES" w:eastAsia="es-ES"/>
        </w:rPr>
        <w:br w:type="page"/>
      </w:r>
    </w:p>
    <w:p w14:paraId="734E0AEB" w14:textId="77777777" w:rsidR="00E27B10" w:rsidRPr="00E27B10" w:rsidRDefault="00E27B10" w:rsidP="00E27B10">
      <w:pPr>
        <w:rPr>
          <w:rFonts w:eastAsia="Times New Roman" w:cs="Arial"/>
          <w:b/>
          <w:szCs w:val="24"/>
          <w:lang w:val="es-ES" w:eastAsia="es-ES"/>
        </w:rPr>
      </w:pPr>
    </w:p>
    <w:p w14:paraId="198E2B8D" w14:textId="65CA19DA" w:rsidR="00B24E86" w:rsidRDefault="00B24E86" w:rsidP="00A74593">
      <w:pPr>
        <w:pStyle w:val="Ttulo1"/>
      </w:pPr>
      <w:r>
        <w:t xml:space="preserve">Capítulo </w:t>
      </w:r>
      <w:r w:rsidR="00585C10">
        <w:t>6</w:t>
      </w:r>
      <w:r w:rsidR="00E27B10">
        <w:t xml:space="preserve">: </w:t>
      </w:r>
      <w:r w:rsidR="00585C10">
        <w:t>Interfaz visualización de Rutas</w:t>
      </w:r>
    </w:p>
    <w:p w14:paraId="7E2973B2" w14:textId="77777777" w:rsidR="00B24E86" w:rsidRDefault="00B24E86" w:rsidP="00B24E86">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3D1FC7D2" w14:textId="601DDBE9" w:rsidR="00585C10" w:rsidRDefault="00585C10">
      <w:pPr>
        <w:rPr>
          <w:rStyle w:val="Textoennegrita"/>
          <w:rFonts w:eastAsia="Times New Roman" w:cs="Arial"/>
          <w:bCs w:val="0"/>
          <w:sz w:val="22"/>
          <w:szCs w:val="24"/>
          <w:lang w:val="es-ES" w:eastAsia="es-ES"/>
        </w:rPr>
      </w:pPr>
      <w:r>
        <w:rPr>
          <w:rStyle w:val="Textoennegrita"/>
          <w:rFonts w:cs="Arial"/>
          <w:bCs w:val="0"/>
          <w:sz w:val="22"/>
        </w:rPr>
        <w:br w:type="page"/>
      </w:r>
    </w:p>
    <w:p w14:paraId="7CD0A9C3" w14:textId="1A0B5F44" w:rsidR="00585C10" w:rsidRDefault="00585C10" w:rsidP="009F48B4">
      <w:pPr>
        <w:pStyle w:val="Ttulo1"/>
      </w:pPr>
      <w:r>
        <w:lastRenderedPageBreak/>
        <w:t xml:space="preserve"> Análisis y Resultados</w:t>
      </w:r>
    </w:p>
    <w:p w14:paraId="6C0DA2D6" w14:textId="77777777" w:rsidR="00585C10" w:rsidRDefault="00585C10" w:rsidP="00585C10">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748A6850" w14:textId="77777777" w:rsidR="00865AB9" w:rsidRDefault="00865AB9" w:rsidP="00701546">
      <w:pPr>
        <w:pStyle w:val="Prrafodelista"/>
        <w:rPr>
          <w:rStyle w:val="Textoennegrita"/>
          <w:rFonts w:cs="Arial"/>
          <w:bCs w:val="0"/>
          <w:sz w:val="22"/>
        </w:rPr>
      </w:pPr>
    </w:p>
    <w:p w14:paraId="07419377" w14:textId="3AB6D4FC" w:rsidR="00B24E86" w:rsidRDefault="00B24E86">
      <w:pPr>
        <w:rPr>
          <w:rFonts w:eastAsia="Times New Roman" w:cs="Times New Roman"/>
          <w:szCs w:val="24"/>
          <w:lang w:val="es-ES" w:eastAsia="es-ES"/>
        </w:rPr>
      </w:pPr>
      <w:r>
        <w:br w:type="page"/>
      </w:r>
    </w:p>
    <w:p w14:paraId="13159BB2" w14:textId="77777777" w:rsidR="00865AB9" w:rsidRPr="00876F3B" w:rsidRDefault="00865AB9" w:rsidP="00701546">
      <w:pPr>
        <w:pStyle w:val="Prrafodelista"/>
        <w:sectPr w:rsidR="00865AB9" w:rsidRPr="00876F3B" w:rsidSect="000B09FE">
          <w:headerReference w:type="even" r:id="rId123"/>
          <w:headerReference w:type="default" r:id="rId124"/>
          <w:headerReference w:type="first" r:id="rId125"/>
          <w:type w:val="oddPage"/>
          <w:pgSz w:w="12240" w:h="15840" w:code="1"/>
          <w:pgMar w:top="1440" w:right="1440" w:bottom="1440" w:left="2041" w:header="709" w:footer="709" w:gutter="0"/>
          <w:cols w:space="708"/>
          <w:titlePg/>
          <w:docGrid w:linePitch="360"/>
        </w:sectPr>
      </w:pPr>
    </w:p>
    <w:p w14:paraId="79C2FD57" w14:textId="30FAE09F" w:rsidR="006D651A" w:rsidRPr="00DC6BC9" w:rsidRDefault="006D651A" w:rsidP="00A74593">
      <w:pPr>
        <w:pStyle w:val="Ttulo1"/>
      </w:pPr>
      <w:bookmarkStart w:id="59" w:name="_Toc256005582"/>
      <w:bookmarkStart w:id="60" w:name="_Toc256005760"/>
      <w:bookmarkStart w:id="61" w:name="_Toc256084897"/>
      <w:bookmarkStart w:id="62" w:name="_Toc256085023"/>
      <w:bookmarkStart w:id="63" w:name="_Toc256087936"/>
      <w:bookmarkStart w:id="64" w:name="_Ref256612157"/>
      <w:bookmarkStart w:id="65" w:name="_Ref256612179"/>
      <w:bookmarkStart w:id="66" w:name="_Toc42252794"/>
      <w:bookmarkEnd w:id="43"/>
      <w:bookmarkEnd w:id="44"/>
      <w:bookmarkEnd w:id="45"/>
      <w:bookmarkEnd w:id="46"/>
      <w:bookmarkEnd w:id="47"/>
      <w:bookmarkEnd w:id="48"/>
      <w:bookmarkEnd w:id="49"/>
      <w:bookmarkEnd w:id="55"/>
      <w:r w:rsidRPr="00DC6BC9">
        <w:lastRenderedPageBreak/>
        <w:t>C</w:t>
      </w:r>
      <w:r w:rsidR="007D240C" w:rsidRPr="00DC6BC9">
        <w:t>onclusiones</w:t>
      </w:r>
      <w:bookmarkEnd w:id="59"/>
      <w:bookmarkEnd w:id="60"/>
      <w:bookmarkEnd w:id="61"/>
      <w:bookmarkEnd w:id="62"/>
      <w:bookmarkEnd w:id="63"/>
      <w:bookmarkEnd w:id="64"/>
      <w:bookmarkEnd w:id="65"/>
      <w:r w:rsidR="00EF49A8">
        <w:t xml:space="preserve"> y recomendaciones</w:t>
      </w:r>
      <w:bookmarkEnd w:id="66"/>
    </w:p>
    <w:p w14:paraId="487DECE3" w14:textId="6ED353A5" w:rsidR="00EF49A8" w:rsidRPr="00EF49A8" w:rsidRDefault="00EF49A8" w:rsidP="00EF49A8">
      <w:pPr>
        <w:pStyle w:val="Ttulo2"/>
        <w:ind w:left="578" w:hanging="578"/>
      </w:pPr>
      <w:bookmarkStart w:id="67" w:name="_Toc42252795"/>
      <w:r w:rsidRPr="00EF49A8">
        <w:t>Conclusiones</w:t>
      </w:r>
      <w:bookmarkEnd w:id="67"/>
    </w:p>
    <w:p w14:paraId="420422AB" w14:textId="77777777" w:rsidR="00CE4DAE" w:rsidRDefault="00CE4DAE" w:rsidP="00CE4DAE">
      <w:pPr>
        <w:jc w:val="both"/>
        <w:rPr>
          <w:lang w:val="en-GB"/>
        </w:rPr>
      </w:pPr>
      <w:bookmarkStart w:id="68" w:name="_Toc42252796"/>
      <w:r>
        <w:rPr>
          <w:lang w:val="en-GB"/>
        </w:rPr>
        <w:t>It very probable that real garbage production in Bogota does not match the distribution of Austin, Texas. So although the path search algorithm is generic, it will need to be adjusted along with IoT network when the model is implemented in a real environment.</w:t>
      </w:r>
    </w:p>
    <w:p w14:paraId="6B5B39FD" w14:textId="77777777" w:rsidR="00CE4DAE" w:rsidRDefault="00CE4DAE" w:rsidP="00CE4DAE">
      <w:pPr>
        <w:jc w:val="both"/>
        <w:rPr>
          <w:lang w:val="en-GB"/>
        </w:rPr>
      </w:pPr>
      <w:r>
        <w:rPr>
          <w:lang w:val="en-GB"/>
        </w:rPr>
        <w:t>We require some operational data such as number of trucks used, total travel distance, operation time and waste load in order to compare the proposed model to determine if it delivers substantial improvement to the collection operation.</w:t>
      </w:r>
    </w:p>
    <w:p w14:paraId="3526771D" w14:textId="77777777" w:rsidR="00CE4DAE" w:rsidRDefault="00CE4DAE" w:rsidP="00CE4DAE">
      <w:pPr>
        <w:jc w:val="both"/>
        <w:rPr>
          <w:lang w:val="en-GB"/>
        </w:rPr>
      </w:pPr>
      <w:r>
        <w:rPr>
          <w:lang w:val="en-GB"/>
        </w:rPr>
        <w:t xml:space="preserve">The generated data should be analysed as historical resource so further patterns and insights can be discovered and used build more accurate schemas to continue improving the operation, particularly to leverage the recycling process which is still insufficient when compared to recycling operations in Mexico or Sweden. </w:t>
      </w:r>
    </w:p>
    <w:p w14:paraId="19965C8C" w14:textId="77777777" w:rsidR="007D240C" w:rsidRPr="00EF49A8" w:rsidRDefault="00EF49A8" w:rsidP="00EF49A8">
      <w:pPr>
        <w:pStyle w:val="Ttulo2"/>
        <w:ind w:left="578" w:hanging="578"/>
        <w:rPr>
          <w:bCs w:val="0"/>
        </w:rPr>
      </w:pPr>
      <w:r w:rsidRPr="00EF49A8">
        <w:rPr>
          <w:bCs w:val="0"/>
        </w:rPr>
        <w:t>Recomendaciones</w:t>
      </w:r>
      <w:bookmarkEnd w:id="68"/>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69" w:name="_Toc256005583"/>
      <w:bookmarkStart w:id="70" w:name="_Toc256084898"/>
      <w:bookmarkStart w:id="71"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26"/>
          <w:headerReference w:type="default" r:id="rId127"/>
          <w:headerReference w:type="first" r:id="rId128"/>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72"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69"/>
      <w:bookmarkEnd w:id="70"/>
      <w:bookmarkEnd w:id="71"/>
      <w:bookmarkEnd w:id="72"/>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73" w:name="_Toc256005584"/>
      <w:bookmarkStart w:id="74" w:name="_Toc256084899"/>
      <w:bookmarkStart w:id="75"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29"/>
          <w:headerReference w:type="default" r:id="rId130"/>
          <w:headerReference w:type="first" r:id="rId131"/>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76"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73"/>
      <w:bookmarkEnd w:id="74"/>
      <w:bookmarkEnd w:id="75"/>
      <w:bookmarkEnd w:id="76"/>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77" w:name="_Toc256005585"/>
      <w:bookmarkStart w:id="78" w:name="_Toc256084900"/>
      <w:bookmarkStart w:id="79" w:name="_Toc256085024"/>
      <w:bookmarkStart w:id="80"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32"/>
          <w:headerReference w:type="default" r:id="rId133"/>
          <w:headerReference w:type="first" r:id="rId134"/>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81" w:name="_Toc42252799"/>
      <w:r w:rsidRPr="00DC6BC9">
        <w:lastRenderedPageBreak/>
        <w:t>B</w:t>
      </w:r>
      <w:r w:rsidR="007D240C" w:rsidRPr="00DC6BC9">
        <w:t>ibliografía</w:t>
      </w:r>
      <w:bookmarkEnd w:id="77"/>
      <w:bookmarkEnd w:id="78"/>
      <w:bookmarkEnd w:id="79"/>
      <w:bookmarkEnd w:id="80"/>
      <w:bookmarkEnd w:id="81"/>
    </w:p>
    <w:p w14:paraId="35CDDAFB" w14:textId="77777777" w:rsidR="006D651A" w:rsidRPr="00933A88" w:rsidRDefault="006D651A" w:rsidP="00933A88">
      <w:pPr>
        <w:pStyle w:val="Prrafodelista"/>
        <w:rPr>
          <w:rStyle w:val="Textoennegrita"/>
          <w:bCs w:val="0"/>
          <w:sz w:val="22"/>
        </w:rPr>
      </w:pPr>
      <w:bookmarkStart w:id="82"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Se recomienda el uso de gestores bibliográficos como Mendeley, Zotero,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1968A3"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w:t>
            </w:r>
          </w:p>
        </w:tc>
        <w:tc>
          <w:tcPr>
            <w:tcW w:w="4683" w:type="dxa"/>
          </w:tcPr>
          <w:p w14:paraId="73F5E4FC" w14:textId="77777777" w:rsidR="00D23611" w:rsidRPr="00F604E0" w:rsidRDefault="00F8480C" w:rsidP="00865AB9">
            <w:pPr>
              <w:pStyle w:val="Prrafodelista"/>
              <w:spacing w:line="240" w:lineRule="auto"/>
              <w:rPr>
                <w:rStyle w:val="Hipervnculo"/>
                <w:color w:val="auto"/>
                <w:sz w:val="18"/>
                <w:szCs w:val="18"/>
                <w:u w:val="none"/>
              </w:rPr>
            </w:pPr>
            <w:hyperlink r:id="rId135" w:history="1">
              <w:r w:rsidR="00D23611" w:rsidRPr="00F604E0">
                <w:rPr>
                  <w:rStyle w:val="Hipervnculo"/>
                  <w:color w:val="auto"/>
                  <w:sz w:val="18"/>
                  <w:szCs w:val="18"/>
                  <w:u w:val="none"/>
                </w:rPr>
                <w:t>HealthLinks.Washington.edu/hsl/StyleGuides/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F8480C" w:rsidP="00865AB9">
            <w:pPr>
              <w:pStyle w:val="Prrafodelista"/>
              <w:spacing w:line="240" w:lineRule="auto"/>
              <w:rPr>
                <w:rStyle w:val="Hipervnculo"/>
                <w:color w:val="auto"/>
                <w:sz w:val="18"/>
                <w:szCs w:val="18"/>
                <w:u w:val="none"/>
                <w:lang w:val="en-US"/>
              </w:rPr>
            </w:pPr>
            <w:hyperlink r:id="rId136" w:history="1">
              <w:r w:rsidR="00D23611" w:rsidRPr="00F604E0">
                <w:rPr>
                  <w:rStyle w:val="Hipervnculo"/>
                  <w:color w:val="auto"/>
                  <w:sz w:val="18"/>
                  <w:szCs w:val="18"/>
                  <w:u w:val="none"/>
                  <w:lang w:val="en-US"/>
                </w:rPr>
                <w:t>Liunet.edu/Cwis/Cwp/Library/Workshop/CitAMA.htm</w:t>
              </w:r>
            </w:hyperlink>
            <w:r w:rsidR="00D23611" w:rsidRPr="00F604E0">
              <w:rPr>
                <w:rStyle w:val="Hipervnculo"/>
                <w:color w:val="auto"/>
                <w:sz w:val="18"/>
                <w:szCs w:val="18"/>
                <w:u w:val="none"/>
                <w:lang w:val="en-US"/>
              </w:rPr>
              <w:t xml:space="preserve"> (ejemplos).</w:t>
            </w:r>
          </w:p>
        </w:tc>
      </w:tr>
      <w:tr w:rsidR="00D23611" w:rsidRPr="001968A3"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erican Psychological Association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 y en general en todas las ciencias sociales.</w:t>
            </w:r>
          </w:p>
        </w:tc>
        <w:tc>
          <w:tcPr>
            <w:tcW w:w="4683" w:type="dxa"/>
          </w:tcPr>
          <w:p w14:paraId="2257A8EB" w14:textId="77777777" w:rsidR="00D23611" w:rsidRPr="00F604E0" w:rsidRDefault="00F8480C" w:rsidP="00865AB9">
            <w:pPr>
              <w:pStyle w:val="Prrafodelista"/>
              <w:spacing w:line="240" w:lineRule="auto"/>
              <w:rPr>
                <w:rStyle w:val="Hipervnculo"/>
                <w:color w:val="auto"/>
                <w:sz w:val="18"/>
                <w:szCs w:val="18"/>
                <w:u w:val="none"/>
              </w:rPr>
            </w:pPr>
            <w:hyperlink r:id="rId137"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F8480C" w:rsidP="00865AB9">
            <w:pPr>
              <w:pStyle w:val="Prrafodelista"/>
              <w:spacing w:line="240" w:lineRule="auto"/>
              <w:rPr>
                <w:rStyle w:val="Hipervnculo"/>
                <w:color w:val="auto"/>
                <w:sz w:val="18"/>
                <w:szCs w:val="18"/>
                <w:u w:val="none"/>
              </w:rPr>
            </w:pPr>
            <w:hyperlink r:id="rId138" w:history="1">
              <w:r w:rsidR="00D23611" w:rsidRPr="00F604E0">
                <w:rPr>
                  <w:rStyle w:val="Hipervnculo"/>
                  <w:color w:val="auto"/>
                  <w:sz w:val="18"/>
                  <w:szCs w:val="18"/>
                  <w:u w:val="none"/>
                </w:rPr>
                <w:t>Biblioteca.udg.es/Info_General/Guies/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F8480C" w:rsidP="00865AB9">
            <w:pPr>
              <w:pStyle w:val="Prrafodelista"/>
              <w:spacing w:line="240" w:lineRule="auto"/>
              <w:rPr>
                <w:rStyle w:val="Hipervnculo"/>
                <w:color w:val="auto"/>
                <w:sz w:val="18"/>
                <w:szCs w:val="18"/>
                <w:u w:val="none"/>
                <w:lang w:val="en-US"/>
              </w:rPr>
            </w:pPr>
            <w:hyperlink r:id="rId139" w:history="1">
              <w:r w:rsidR="00D23611" w:rsidRPr="00F604E0">
                <w:rPr>
                  <w:rStyle w:val="Hipervnculo"/>
                  <w:color w:val="auto"/>
                  <w:sz w:val="18"/>
                  <w:szCs w:val="18"/>
                  <w:u w:val="none"/>
                  <w:lang w:val="en-US"/>
                </w:rPr>
                <w:t>Liunet.edu/Cwis/Cwp/Library/Workshop/Citapa.htm</w:t>
              </w:r>
            </w:hyperlink>
            <w:r w:rsidR="00D23611" w:rsidRPr="00F604E0">
              <w:rPr>
                <w:rStyle w:val="Hipervnculo"/>
                <w:color w:val="auto"/>
                <w:sz w:val="18"/>
                <w:szCs w:val="18"/>
                <w:u w:val="none"/>
                <w:lang w:val="en-US"/>
              </w:rPr>
              <w:t xml:space="preserve"> (ejemplos).</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40"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r w:rsidRPr="00F604E0">
              <w:rPr>
                <w:sz w:val="18"/>
                <w:szCs w:val="18"/>
                <w:lang w:val="en-US"/>
              </w:rPr>
              <w:t>JabRef y KBibTeX</w:t>
            </w:r>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Herramientas de LateX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continúa)</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1968A3"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r w:rsidRPr="00D23611">
              <w:rPr>
                <w:rStyle w:val="Hipervnculo"/>
                <w:color w:val="auto"/>
                <w:sz w:val="18"/>
                <w:szCs w:val="18"/>
                <w:u w:val="none"/>
                <w:lang w:val="en-US"/>
              </w:rPr>
              <w:t>Patrias,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odern Language Association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F8480C" w:rsidP="00C914A8">
            <w:pPr>
              <w:pStyle w:val="Prrafodelista"/>
              <w:spacing w:line="240" w:lineRule="auto"/>
              <w:rPr>
                <w:rStyle w:val="Hipervnculo"/>
                <w:color w:val="auto"/>
                <w:sz w:val="18"/>
                <w:szCs w:val="18"/>
                <w:u w:val="none"/>
              </w:rPr>
            </w:pPr>
            <w:hyperlink r:id="rId141" w:history="1">
              <w:r w:rsidR="00F604E0" w:rsidRPr="00D23611">
                <w:rPr>
                  <w:rStyle w:val="Hipervnculo"/>
                  <w:color w:val="auto"/>
                  <w:sz w:val="18"/>
                  <w:szCs w:val="18"/>
                  <w:u w:val="none"/>
                </w:rPr>
                <w:t>MLA.org</w:t>
              </w:r>
            </w:hyperlink>
          </w:p>
          <w:p w14:paraId="02E0AD04" w14:textId="77777777" w:rsidR="00F604E0" w:rsidRPr="00D23611" w:rsidRDefault="00F8480C" w:rsidP="00C914A8">
            <w:pPr>
              <w:pStyle w:val="Prrafodelista"/>
              <w:spacing w:line="240" w:lineRule="auto"/>
              <w:rPr>
                <w:rStyle w:val="Hipervnculo"/>
                <w:color w:val="auto"/>
                <w:sz w:val="18"/>
                <w:szCs w:val="18"/>
                <w:u w:val="none"/>
              </w:rPr>
            </w:pPr>
            <w:hyperlink r:id="rId142" w:history="1">
              <w:r w:rsidR="00F604E0" w:rsidRPr="00D23611">
                <w:rPr>
                  <w:rStyle w:val="Hipervnculo"/>
                  <w:color w:val="auto"/>
                  <w:sz w:val="18"/>
                  <w:szCs w:val="18"/>
                  <w:u w:val="none"/>
                </w:rPr>
                <w:t>Biblioteca.udg.es/Info_General/Guies/Cites/MLA.asp</w:t>
              </w:r>
            </w:hyperlink>
            <w:r w:rsidR="00F604E0" w:rsidRPr="00D23611">
              <w:rPr>
                <w:rStyle w:val="Hipervnculo"/>
                <w:color w:val="auto"/>
                <w:sz w:val="18"/>
                <w:szCs w:val="18"/>
                <w:u w:val="none"/>
              </w:rPr>
              <w:t xml:space="preserve"> (reglamento).</w:t>
            </w:r>
          </w:p>
          <w:p w14:paraId="005A2A47" w14:textId="77777777" w:rsidR="00F604E0" w:rsidRPr="00D23611" w:rsidRDefault="00F8480C" w:rsidP="00C914A8">
            <w:pPr>
              <w:pStyle w:val="Prrafodelista"/>
              <w:spacing w:line="240" w:lineRule="auto"/>
              <w:rPr>
                <w:rStyle w:val="Hipervnculo"/>
                <w:color w:val="auto"/>
                <w:sz w:val="18"/>
                <w:szCs w:val="18"/>
                <w:u w:val="none"/>
              </w:rPr>
            </w:pPr>
            <w:hyperlink r:id="rId143" w:history="1">
              <w:r w:rsidR="00F604E0" w:rsidRPr="00D23611">
                <w:rPr>
                  <w:rStyle w:val="Hipervnculo"/>
                  <w:color w:val="auto"/>
                  <w:sz w:val="18"/>
                  <w:szCs w:val="18"/>
                  <w:u w:val="none"/>
                </w:rPr>
                <w:t>Liunet.edu/Cwis/Cwp/Library/Workshop/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National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F8480C" w:rsidP="00C914A8">
            <w:pPr>
              <w:pStyle w:val="Prrafodelista"/>
              <w:spacing w:line="240" w:lineRule="auto"/>
              <w:rPr>
                <w:rStyle w:val="Hipervnculo"/>
                <w:color w:val="auto"/>
                <w:sz w:val="18"/>
                <w:szCs w:val="18"/>
                <w:u w:val="none"/>
              </w:rPr>
            </w:pPr>
            <w:hyperlink r:id="rId144" w:history="1">
              <w:r w:rsidR="00F604E0" w:rsidRPr="00D23611">
                <w:rPr>
                  <w:rStyle w:val="Hipervnculo"/>
                  <w:color w:val="auto"/>
                  <w:sz w:val="18"/>
                  <w:szCs w:val="18"/>
                  <w:u w:val="none"/>
                </w:rPr>
                <w:t>NLM.NIH.gov</w:t>
              </w:r>
            </w:hyperlink>
          </w:p>
          <w:p w14:paraId="2A7A43CA" w14:textId="77777777" w:rsidR="00F604E0" w:rsidRPr="00D23611" w:rsidRDefault="00F8480C" w:rsidP="00C914A8">
            <w:pPr>
              <w:pStyle w:val="Prrafodelista"/>
              <w:spacing w:line="240" w:lineRule="auto"/>
              <w:rPr>
                <w:rStyle w:val="Hipervnculo"/>
                <w:color w:val="auto"/>
                <w:sz w:val="18"/>
                <w:szCs w:val="18"/>
                <w:u w:val="none"/>
              </w:rPr>
            </w:pPr>
            <w:hyperlink r:id="rId145" w:history="1">
              <w:r w:rsidR="00F604E0" w:rsidRPr="00D23611">
                <w:rPr>
                  <w:rStyle w:val="Hipervnculo"/>
                  <w:color w:val="auto"/>
                  <w:sz w:val="18"/>
                  <w:szCs w:val="18"/>
                  <w:u w:val="none"/>
                </w:rPr>
                <w:t>NLM.NIH.gov/Pubs/Formats/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Turabian</w:t>
            </w:r>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F8480C" w:rsidP="00C914A8">
            <w:pPr>
              <w:pStyle w:val="Prrafodelista"/>
              <w:spacing w:line="240" w:lineRule="auto"/>
              <w:rPr>
                <w:rStyle w:val="Hipervnculo"/>
                <w:color w:val="auto"/>
                <w:sz w:val="18"/>
                <w:szCs w:val="18"/>
                <w:u w:val="none"/>
                <w:lang w:val="en-US"/>
              </w:rPr>
            </w:pPr>
            <w:hyperlink r:id="rId146" w:history="1">
              <w:r w:rsidR="00F604E0" w:rsidRPr="00D23611">
                <w:rPr>
                  <w:rStyle w:val="Hipervnculo"/>
                  <w:color w:val="auto"/>
                  <w:sz w:val="18"/>
                  <w:szCs w:val="18"/>
                  <w:u w:val="none"/>
                  <w:lang w:val="en-US"/>
                </w:rPr>
                <w:t>ChicagoManualOfStyle.org</w:t>
              </w:r>
            </w:hyperlink>
          </w:p>
          <w:p w14:paraId="2D8446A0" w14:textId="77777777" w:rsidR="00F604E0" w:rsidRPr="00D23611" w:rsidRDefault="00F8480C" w:rsidP="00C914A8">
            <w:pPr>
              <w:pStyle w:val="Prrafodelista"/>
              <w:spacing w:line="240" w:lineRule="auto"/>
              <w:rPr>
                <w:rStyle w:val="Hipervnculo"/>
                <w:color w:val="auto"/>
                <w:sz w:val="18"/>
                <w:szCs w:val="18"/>
                <w:u w:val="none"/>
                <w:lang w:val="en-US"/>
              </w:rPr>
            </w:pPr>
            <w:hyperlink r:id="rId147" w:history="1">
              <w:r w:rsidR="00F604E0" w:rsidRPr="00D23611">
                <w:rPr>
                  <w:rStyle w:val="Hipervnculo"/>
                  <w:color w:val="auto"/>
                  <w:sz w:val="18"/>
                  <w:szCs w:val="18"/>
                  <w:u w:val="none"/>
                  <w:lang w:val="en-US"/>
                </w:rPr>
                <w:t>BedfordStMartins.com/Hacker/Resdoc/History/Footnotes.htm</w:t>
              </w:r>
            </w:hyperlink>
            <w:r w:rsidR="00F604E0" w:rsidRPr="00D23611">
              <w:rPr>
                <w:rStyle w:val="Hipervnculo"/>
                <w:color w:val="auto"/>
                <w:sz w:val="18"/>
                <w:szCs w:val="18"/>
                <w:u w:val="none"/>
                <w:lang w:val="en-US"/>
              </w:rPr>
              <w:t xml:space="preserve"> (Reglamento I) o</w:t>
            </w:r>
          </w:p>
          <w:p w14:paraId="469632D4" w14:textId="77777777" w:rsidR="00F604E0" w:rsidRPr="00D23611" w:rsidRDefault="00F8480C" w:rsidP="00C914A8">
            <w:pPr>
              <w:pStyle w:val="Prrafodelista"/>
              <w:spacing w:line="240" w:lineRule="auto"/>
              <w:rPr>
                <w:rStyle w:val="Hipervnculo"/>
                <w:color w:val="auto"/>
                <w:sz w:val="18"/>
                <w:szCs w:val="18"/>
                <w:u w:val="none"/>
                <w:lang w:val="en-US"/>
              </w:rPr>
            </w:pPr>
            <w:hyperlink r:id="rId148"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Reglamento II).</w:t>
            </w:r>
          </w:p>
          <w:p w14:paraId="0B28CC88" w14:textId="77777777" w:rsidR="00F604E0" w:rsidRPr="00D23611" w:rsidRDefault="00F8480C" w:rsidP="00C914A8">
            <w:pPr>
              <w:pStyle w:val="Prrafodelista"/>
              <w:spacing w:line="240" w:lineRule="auto"/>
              <w:rPr>
                <w:rStyle w:val="Hipervnculo"/>
                <w:color w:val="auto"/>
                <w:sz w:val="18"/>
                <w:szCs w:val="18"/>
                <w:u w:val="none"/>
              </w:rPr>
            </w:pPr>
            <w:hyperlink r:id="rId149" w:history="1">
              <w:r w:rsidR="00F604E0" w:rsidRPr="00D23611">
                <w:rPr>
                  <w:rStyle w:val="Hipervnculo"/>
                  <w:color w:val="auto"/>
                  <w:sz w:val="18"/>
                  <w:szCs w:val="18"/>
                  <w:u w:val="none"/>
                </w:rPr>
                <w:t>liunet.edu/cwis/cwp/library/workshop/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F8480C" w:rsidP="00C914A8">
            <w:pPr>
              <w:pStyle w:val="Prrafodelista"/>
              <w:spacing w:line="240" w:lineRule="auto"/>
              <w:rPr>
                <w:rStyle w:val="Hipervnculo"/>
                <w:color w:val="auto"/>
                <w:sz w:val="18"/>
                <w:szCs w:val="18"/>
                <w:u w:val="none"/>
              </w:rPr>
            </w:pPr>
            <w:hyperlink r:id="rId150" w:history="1">
              <w:r w:rsidR="00F604E0" w:rsidRPr="00D23611">
                <w:rPr>
                  <w:rStyle w:val="Hipervnculo"/>
                  <w:color w:val="auto"/>
                  <w:sz w:val="18"/>
                  <w:szCs w:val="18"/>
                  <w:u w:val="none"/>
                </w:rPr>
                <w:t>liunet.edu/cwis/cwp/library/workshop/citchi.htm Liunet.edu/Cwis/Cwp/Library/Workshop/Citchi.htm</w:t>
              </w:r>
            </w:hyperlink>
            <w:r w:rsidR="00F604E0" w:rsidRPr="00D23611">
              <w:rPr>
                <w:rStyle w:val="Hipervnculo"/>
                <w:color w:val="auto"/>
                <w:sz w:val="18"/>
                <w:szCs w:val="18"/>
                <w:u w:val="none"/>
              </w:rPr>
              <w:t xml:space="preserve"> (ejemplos de las reglas de Turabian)</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F8480C" w:rsidP="00C914A8">
            <w:pPr>
              <w:pStyle w:val="Prrafodelista"/>
              <w:spacing w:line="240" w:lineRule="auto"/>
              <w:rPr>
                <w:rStyle w:val="Hipervnculo"/>
                <w:color w:val="auto"/>
                <w:sz w:val="18"/>
                <w:szCs w:val="18"/>
                <w:u w:val="none"/>
              </w:rPr>
            </w:pPr>
            <w:hyperlink r:id="rId151" w:history="1">
              <w:r w:rsidR="00F604E0" w:rsidRPr="00D23611">
                <w:rPr>
                  <w:rStyle w:val="Hipervnculo"/>
                  <w:color w:val="auto"/>
                  <w:sz w:val="18"/>
                  <w:szCs w:val="18"/>
                  <w:u w:val="none"/>
                </w:rPr>
                <w:t>Fisterra.com/Recursos_Web/Mbe/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82"/>
    </w:tbl>
    <w:p w14:paraId="5EB9BA94" w14:textId="77777777" w:rsidR="00F604E0" w:rsidRDefault="00F604E0" w:rsidP="00857078">
      <w:pPr>
        <w:pStyle w:val="Prrafodelista"/>
        <w:rPr>
          <w:rStyle w:val="Textoennegrita"/>
          <w:lang w:val="es-CO"/>
        </w:rPr>
      </w:pPr>
    </w:p>
    <w:p w14:paraId="7DDCD1A6" w14:textId="2BB55D48" w:rsidR="00774B35" w:rsidRDefault="00774B35" w:rsidP="00847BC0">
      <w:pPr>
        <w:pStyle w:val="Ttulo1"/>
        <w:ind w:left="708" w:hanging="708"/>
        <w:rPr>
          <w:rStyle w:val="Textoennegrita"/>
          <w:bCs/>
          <w:sz w:val="40"/>
        </w:rPr>
      </w:pPr>
      <w:r>
        <w:rPr>
          <w:rStyle w:val="Textoennegrita"/>
          <w:bCs/>
          <w:sz w:val="40"/>
        </w:rPr>
        <w:t>Bibliografía</w:t>
      </w:r>
    </w:p>
    <w:p w14:paraId="7812A8B3" w14:textId="3CFC7C47" w:rsidR="00E15123" w:rsidRPr="00BF79FF" w:rsidRDefault="00E15123" w:rsidP="00E15123">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E15123">
        <w:rPr>
          <w:rFonts w:ascii="Times New Roman" w:eastAsia="Times New Roman" w:hAnsi="Times New Roman" w:cs="Times New Roman"/>
          <w:sz w:val="24"/>
          <w:szCs w:val="24"/>
          <w:lang w:val="es-ES" w:eastAsia="es-CO"/>
        </w:rPr>
        <w:t>ArcGIS.</w:t>
      </w:r>
      <w:r w:rsidRPr="00E15123">
        <w:rPr>
          <w:rFonts w:ascii="Times New Roman" w:eastAsia="Times New Roman" w:hAnsi="Times New Roman" w:cs="Times New Roman"/>
          <w:i/>
          <w:iCs/>
          <w:sz w:val="24"/>
          <w:szCs w:val="24"/>
          <w:lang w:eastAsia="es-CO"/>
        </w:rPr>
        <w:t xml:space="preserve"> Georreferenciación y sistemas de coordenadas | ArcGIS Resource Center</w:t>
      </w:r>
      <w:r w:rsidRPr="00E15123">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n.d.). ArcGIS. Retrieved October 12, 2020, from https://resources.arcgis.com/es/help/getting-started/articles/026n0000000s000000.htm</w:t>
      </w:r>
    </w:p>
    <w:p w14:paraId="02A23774" w14:textId="24A11E03" w:rsidR="009B6361" w:rsidRDefault="009B6361" w:rsidP="00822F51">
      <w:pPr>
        <w:pStyle w:val="NormalWeb"/>
        <w:ind w:left="720" w:hanging="720"/>
        <w:rPr>
          <w:rStyle w:val="Hipervnculo"/>
          <w:lang w:val="en-GB"/>
        </w:rPr>
      </w:pPr>
      <w:r w:rsidRPr="00FD2C77">
        <w:rPr>
          <w:i/>
          <w:iCs/>
        </w:rPr>
        <w:t>Arduino Uno Rev3 | Arduino Official Store</w:t>
      </w:r>
      <w:r w:rsidRPr="00FD2C77">
        <w:t xml:space="preserve">. </w:t>
      </w:r>
      <w:r>
        <w:t xml:space="preserve">(2017). Arduino UNO 2017. </w:t>
      </w:r>
      <w:hyperlink r:id="rId152" w:history="1">
        <w:r w:rsidR="00B62498" w:rsidRPr="00FD2C77">
          <w:rPr>
            <w:rStyle w:val="Hipervnculo"/>
            <w:lang w:val="en-GB"/>
          </w:rPr>
          <w:t>https://store.arduino.cc/arduino-uno-rev3</w:t>
        </w:r>
      </w:hyperlink>
    </w:p>
    <w:p w14:paraId="38D1A565" w14:textId="77777777" w:rsidR="00E45329" w:rsidRPr="003003C5" w:rsidRDefault="00E45329" w:rsidP="00E45329">
      <w:pPr>
        <w:pStyle w:val="NormalWeb"/>
        <w:ind w:left="720" w:hanging="720"/>
        <w:rPr>
          <w:lang w:val="en-GB"/>
        </w:rPr>
      </w:pPr>
      <w:r w:rsidRPr="003003C5">
        <w:rPr>
          <w:lang w:val="en-GB"/>
        </w:rPr>
        <w:t xml:space="preserve">Arteaga Mejia, L. M. (2019, July 30). </w:t>
      </w:r>
      <w:r>
        <w:rPr>
          <w:i/>
          <w:iCs/>
        </w:rPr>
        <w:t>¿Qué es el software libre? - Proyecto GNU - Free Software Foundation</w:t>
      </w:r>
      <w:r>
        <w:t xml:space="preserve">. </w:t>
      </w:r>
      <w:r w:rsidRPr="003003C5">
        <w:rPr>
          <w:lang w:val="en-GB"/>
        </w:rPr>
        <w:t>GNU. https://www.gnu.org/philosophy/free-sw.es.html</w:t>
      </w:r>
    </w:p>
    <w:p w14:paraId="2311E93D" w14:textId="77777777" w:rsidR="00E45329" w:rsidRPr="00FD2C77" w:rsidRDefault="00E45329" w:rsidP="00822F51">
      <w:pPr>
        <w:pStyle w:val="NormalWeb"/>
        <w:ind w:left="720" w:hanging="720"/>
        <w:rPr>
          <w:rStyle w:val="Hipervnculo"/>
          <w:lang w:val="en-GB"/>
        </w:rPr>
      </w:pPr>
    </w:p>
    <w:p w14:paraId="01D740B9" w14:textId="5B17B9A8" w:rsidR="00652EB8" w:rsidRDefault="00652EB8" w:rsidP="00652EB8">
      <w:pPr>
        <w:pStyle w:val="NormalWeb"/>
        <w:ind w:left="720" w:hanging="720"/>
        <w:rPr>
          <w:rStyle w:val="Hipervnculo"/>
          <w:lang w:val="fr-FR"/>
        </w:rPr>
      </w:pPr>
      <w:r w:rsidRPr="00652EB8">
        <w:rPr>
          <w:lang w:val="en-GB"/>
        </w:rPr>
        <w:t xml:space="preserve">Azzola, F. (2019, May 28). </w:t>
      </w:r>
      <w:r w:rsidRPr="00652EB8">
        <w:rPr>
          <w:i/>
          <w:iCs/>
          <w:lang w:val="en-GB"/>
        </w:rPr>
        <w:t>CoAP Protocol: Step-by-Step Guide</w:t>
      </w:r>
      <w:r w:rsidRPr="00652EB8">
        <w:rPr>
          <w:lang w:val="en-GB"/>
        </w:rPr>
        <w:t xml:space="preserve">. </w:t>
      </w:r>
      <w:r w:rsidRPr="00652EB8">
        <w:rPr>
          <w:lang w:val="fr-FR"/>
        </w:rPr>
        <w:t xml:space="preserve">Dzone-Coap. </w:t>
      </w:r>
      <w:hyperlink r:id="rId153" w:history="1">
        <w:r w:rsidR="00FF7AB2" w:rsidRPr="00874AF8">
          <w:rPr>
            <w:rStyle w:val="Hipervnculo"/>
            <w:lang w:val="fr-FR"/>
          </w:rPr>
          <w:t>https://dzone.com/articles/coap-protocol-step-by-step-guide</w:t>
        </w:r>
      </w:hyperlink>
    </w:p>
    <w:p w14:paraId="1ACE588A" w14:textId="28854081" w:rsidR="001968A3" w:rsidRPr="001968A3" w:rsidRDefault="001968A3" w:rsidP="001968A3">
      <w:pPr>
        <w:spacing w:before="100" w:beforeAutospacing="1" w:after="100" w:afterAutospacing="1" w:line="240" w:lineRule="auto"/>
        <w:ind w:left="720" w:hanging="720"/>
      </w:pPr>
      <w:r w:rsidRPr="001968A3">
        <w:rPr>
          <w:rFonts w:ascii="Times New Roman" w:eastAsia="Times New Roman" w:hAnsi="Times New Roman" w:cs="Times New Roman"/>
          <w:sz w:val="24"/>
          <w:szCs w:val="24"/>
          <w:lang w:val="en-GB" w:eastAsia="es-CO"/>
        </w:rPr>
        <w:t xml:space="preserve">Bogotá, R. P. H.-. (2018, July 20). </w:t>
      </w:r>
      <w:r w:rsidRPr="001968A3">
        <w:rPr>
          <w:rFonts w:ascii="Times New Roman" w:eastAsia="Times New Roman" w:hAnsi="Times New Roman" w:cs="Times New Roman"/>
          <w:i/>
          <w:iCs/>
          <w:sz w:val="24"/>
          <w:szCs w:val="24"/>
          <w:lang w:eastAsia="es-CO"/>
        </w:rPr>
        <w:t>5.000 contenedores en calle serán para material reciclado</w:t>
      </w:r>
      <w:r w:rsidRPr="001968A3">
        <w:rPr>
          <w:rFonts w:ascii="Times New Roman" w:eastAsia="Times New Roman" w:hAnsi="Times New Roman" w:cs="Times New Roman"/>
          <w:sz w:val="24"/>
          <w:szCs w:val="24"/>
          <w:lang w:eastAsia="es-CO"/>
        </w:rPr>
        <w:t>. El Tiempo - Contenedores Engativa. https://www.eltiempo.com/bogota/instalaran-contenedores-de-basura-en-las-calles-de-bogota-245866</w:t>
      </w:r>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11E43">
        <w:rPr>
          <w:rFonts w:ascii="Times New Roman" w:eastAsia="Times New Roman" w:hAnsi="Times New Roman" w:cs="Times New Roman"/>
          <w:sz w:val="24"/>
          <w:szCs w:val="24"/>
          <w:lang w:eastAsia="es-CO"/>
        </w:rPr>
        <w:t xml:space="preserve">ksestupinan. </w:t>
      </w:r>
      <w:r w:rsidRPr="00FF7AB2">
        <w:rPr>
          <w:rFonts w:ascii="Times New Roman" w:eastAsia="Times New Roman" w:hAnsi="Times New Roman" w:cs="Times New Roman"/>
          <w:sz w:val="24"/>
          <w:szCs w:val="24"/>
          <w:lang w:eastAsia="es-CO"/>
        </w:rPr>
        <w:t xml:space="preserve">(2018, October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Bogota-Asi-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Pr="00BF79FF"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val="en-GB" w:eastAsia="es-CO"/>
        </w:rPr>
        <w:t xml:space="preserve">Cope. S. (2020, 10 september).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steves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54" w:history="1">
        <w:r w:rsidR="00652EB8" w:rsidRPr="00BF79FF">
          <w:rPr>
            <w:rStyle w:val="Hipervnculo"/>
            <w:rFonts w:ascii="Times New Roman" w:eastAsia="Times New Roman" w:hAnsi="Times New Roman" w:cs="Times New Roman"/>
            <w:sz w:val="24"/>
            <w:szCs w:val="24"/>
            <w:lang w:eastAsia="es-CO"/>
          </w:rPr>
          <w:t>http://www.steves-internet-guide.com/mqtt-works/</w:t>
        </w:r>
      </w:hyperlink>
    </w:p>
    <w:p w14:paraId="04427ED7" w14:textId="13FFB71A" w:rsidR="00652EB8" w:rsidRPr="00BF79FF" w:rsidRDefault="00074AE5" w:rsidP="00074AE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074AE5">
        <w:rPr>
          <w:rFonts w:ascii="Times New Roman" w:eastAsia="Times New Roman" w:hAnsi="Times New Roman" w:cs="Times New Roman"/>
          <w:sz w:val="24"/>
          <w:szCs w:val="24"/>
          <w:lang w:eastAsia="es-CO"/>
        </w:rPr>
        <w:t>DataCentric</w:t>
      </w:r>
      <w:r>
        <w:rPr>
          <w:rFonts w:ascii="Times New Roman" w:eastAsia="Times New Roman" w:hAnsi="Times New Roman" w:cs="Times New Roman"/>
          <w:sz w:val="24"/>
          <w:szCs w:val="24"/>
          <w:lang w:eastAsia="es-CO"/>
        </w:rPr>
        <w:t>.</w:t>
      </w:r>
      <w:r w:rsidRPr="00074AE5">
        <w:rPr>
          <w:rFonts w:ascii="Times New Roman" w:eastAsia="Times New Roman" w:hAnsi="Times New Roman" w:cs="Times New Roman"/>
          <w:i/>
          <w:iCs/>
          <w:sz w:val="24"/>
          <w:szCs w:val="24"/>
          <w:lang w:eastAsia="es-CO"/>
        </w:rPr>
        <w:t xml:space="preserve"> Cómo distinguir entre geolocalización y georeferenciación</w:t>
      </w:r>
      <w:r w:rsidRPr="00074AE5">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2018, March 3). https://www.datacentric.es/blog/geomarketing/diferencia-entre-geolocalizacion-y-georeferenciacion/</w:t>
      </w:r>
    </w:p>
    <w:p w14:paraId="545F0D92" w14:textId="1F0B403F" w:rsidR="00AE118C" w:rsidRDefault="00B62498" w:rsidP="00822F51">
      <w:pPr>
        <w:pStyle w:val="NormalWeb"/>
        <w:ind w:left="720" w:hanging="720"/>
        <w:rPr>
          <w:lang w:val="en-GB"/>
        </w:rPr>
      </w:pPr>
      <w:r w:rsidRPr="00BF79FF">
        <w:rPr>
          <w:i/>
          <w:iCs/>
          <w:lang w:val="en-GB"/>
        </w:rPr>
        <w:t>Dragino</w:t>
      </w:r>
      <w:r w:rsidR="00AE118C" w:rsidRPr="00BF79FF">
        <w:rPr>
          <w:i/>
          <w:iCs/>
          <w:lang w:val="en-GB"/>
        </w:rPr>
        <w:t>: Ab</w:t>
      </w:r>
      <w:r w:rsidR="00AE118C" w:rsidRPr="00AE118C">
        <w:rPr>
          <w:i/>
          <w:iCs/>
          <w:lang w:val="en-GB"/>
        </w:rPr>
        <w:t>out Us</w:t>
      </w:r>
      <w:r w:rsidR="00AE118C" w:rsidRPr="00AE118C">
        <w:rPr>
          <w:lang w:val="en-GB"/>
        </w:rPr>
        <w:t xml:space="preserve">. (2015). </w:t>
      </w:r>
      <w:hyperlink r:id="rId155"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r w:rsidRPr="00822F51">
        <w:rPr>
          <w:i/>
          <w:lang w:val="en-GB"/>
        </w:rPr>
        <w:t>Dragino GPS</w:t>
      </w:r>
      <w:r>
        <w:rPr>
          <w:i/>
          <w:lang w:val="en-GB"/>
        </w:rPr>
        <w:t>.</w:t>
      </w:r>
      <w:r>
        <w:rPr>
          <w:lang w:val="en-GB"/>
        </w:rPr>
        <w:t xml:space="preserve"> </w:t>
      </w:r>
      <w:r w:rsidRPr="00822F51">
        <w:rPr>
          <w:i/>
          <w:iCs/>
          <w:lang w:val="en-GB"/>
        </w:rPr>
        <w:t>LoRaWAN GPS Tracker with 9-axis accelerometer-LGT92</w:t>
      </w:r>
      <w:r w:rsidRPr="00822F51">
        <w:rPr>
          <w:lang w:val="en-GB"/>
        </w:rPr>
        <w:t>. (2019, August 11). Dragino GPS. https://www.dragino.com/products/lora-lorawan-end-node/item/142-lgt-92.html</w:t>
      </w:r>
    </w:p>
    <w:p w14:paraId="2BA48353" w14:textId="1BB2B347" w:rsidR="00822F51" w:rsidRDefault="00822F51" w:rsidP="00822F51">
      <w:pPr>
        <w:pStyle w:val="NormalWeb"/>
        <w:ind w:left="720" w:hanging="720"/>
        <w:rPr>
          <w:rStyle w:val="Hipervnculo"/>
          <w:lang w:val="en-GB"/>
        </w:rPr>
      </w:pPr>
      <w:r w:rsidRPr="00822F51">
        <w:rPr>
          <w:i/>
          <w:lang w:val="en-GB"/>
        </w:rPr>
        <w:t>Dragino Distance</w:t>
      </w:r>
      <w:r w:rsidRPr="00822F51">
        <w:rPr>
          <w:lang w:val="en-GB"/>
        </w:rPr>
        <w:t xml:space="preserve">. </w:t>
      </w:r>
      <w:r w:rsidRPr="00822F51">
        <w:rPr>
          <w:i/>
          <w:iCs/>
          <w:lang w:val="en-GB"/>
        </w:rPr>
        <w:t>LDDS75 LoRaWAN Distance Detection Sensor</w:t>
      </w:r>
      <w:r w:rsidRPr="00822F51">
        <w:rPr>
          <w:lang w:val="en-GB"/>
        </w:rPr>
        <w:t xml:space="preserve">. (2020, June 10). </w:t>
      </w:r>
      <w:hyperlink r:id="rId156"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6C1AF1">
        <w:rPr>
          <w:rFonts w:ascii="Times New Roman" w:eastAsia="Times New Roman" w:hAnsi="Times New Roman" w:cs="Times New Roman"/>
          <w:i/>
          <w:sz w:val="24"/>
          <w:szCs w:val="24"/>
          <w:lang w:val="en-GB" w:eastAsia="es-CO"/>
        </w:rPr>
        <w:t>Dragino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LG02 Dual Channels LoRa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57"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35206E93" w14:textId="516C822A" w:rsidR="003346E4" w:rsidRDefault="003346E4" w:rsidP="003346E4">
      <w:pPr>
        <w:widowControl w:val="0"/>
        <w:autoSpaceDE w:val="0"/>
        <w:autoSpaceDN w:val="0"/>
        <w:adjustRightInd w:val="0"/>
        <w:ind w:left="480" w:hanging="480"/>
        <w:rPr>
          <w:rStyle w:val="Hipervnculo"/>
          <w:rFonts w:ascii="Ancizar Sans" w:hAnsi="Ancizar Sans"/>
          <w:noProof/>
          <w:szCs w:val="24"/>
          <w:lang w:val="en-GB"/>
        </w:rPr>
      </w:pPr>
      <w:r w:rsidRPr="00556C0C">
        <w:rPr>
          <w:rFonts w:ascii="Ancizar Sans" w:hAnsi="Ancizar Sans"/>
          <w:noProof/>
          <w:szCs w:val="24"/>
        </w:rPr>
        <w:t xml:space="preserve">Franca, L. S., Ribeiro, G. M., &amp; Chaves, G. de L. D. (2019). </w:t>
      </w:r>
      <w:r w:rsidRPr="003346E4">
        <w:rPr>
          <w:rFonts w:ascii="Ancizar Sans" w:hAnsi="Ancizar Sans"/>
          <w:noProof/>
          <w:szCs w:val="24"/>
          <w:lang w:val="en-GB"/>
        </w:rPr>
        <w:t xml:space="preserve">The planning of selective collection in a real-life vehicle routing problem: A case in Rio de Janeiro. </w:t>
      </w:r>
      <w:r w:rsidRPr="003346E4">
        <w:rPr>
          <w:rFonts w:ascii="Ancizar Sans" w:hAnsi="Ancizar Sans"/>
          <w:i/>
          <w:iCs/>
          <w:noProof/>
          <w:szCs w:val="24"/>
          <w:lang w:val="en-GB"/>
        </w:rPr>
        <w:t>Sustainable Cities and Society</w:t>
      </w:r>
      <w:r w:rsidRPr="003346E4">
        <w:rPr>
          <w:rFonts w:ascii="Ancizar Sans" w:hAnsi="Ancizar Sans"/>
          <w:noProof/>
          <w:szCs w:val="24"/>
          <w:lang w:val="en-GB"/>
        </w:rPr>
        <w:t xml:space="preserve">, </w:t>
      </w:r>
      <w:r w:rsidRPr="003346E4">
        <w:rPr>
          <w:rFonts w:ascii="Ancizar Sans" w:hAnsi="Ancizar Sans"/>
          <w:i/>
          <w:iCs/>
          <w:noProof/>
          <w:szCs w:val="24"/>
          <w:lang w:val="en-GB"/>
        </w:rPr>
        <w:t>47</w:t>
      </w:r>
      <w:r w:rsidRPr="003346E4">
        <w:rPr>
          <w:rFonts w:ascii="Ancizar Sans" w:hAnsi="Ancizar Sans"/>
          <w:noProof/>
          <w:szCs w:val="24"/>
          <w:lang w:val="en-GB"/>
        </w:rPr>
        <w:t xml:space="preserve">, 101488. </w:t>
      </w:r>
      <w:hyperlink r:id="rId158" w:history="1">
        <w:r w:rsidR="00EB746E" w:rsidRPr="00A1671F">
          <w:rPr>
            <w:rStyle w:val="Hipervnculo"/>
            <w:rFonts w:ascii="Ancizar Sans" w:hAnsi="Ancizar Sans"/>
            <w:noProof/>
            <w:szCs w:val="24"/>
            <w:lang w:val="en-GB"/>
          </w:rPr>
          <w:t>https://doi.org/10.1016/j.scs.2019.101488</w:t>
        </w:r>
      </w:hyperlink>
    </w:p>
    <w:p w14:paraId="016D0695" w14:textId="77777777" w:rsidR="000A60D3" w:rsidRPr="000A60D3" w:rsidRDefault="000A60D3" w:rsidP="000A60D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A60D3">
        <w:rPr>
          <w:rFonts w:ascii="Times New Roman" w:eastAsia="Times New Roman" w:hAnsi="Times New Roman" w:cs="Times New Roman"/>
          <w:sz w:val="24"/>
          <w:szCs w:val="24"/>
          <w:lang w:eastAsia="es-CO"/>
        </w:rPr>
        <w:t xml:space="preserve">Franco, F. M. (2018, August 13). </w:t>
      </w:r>
      <w:r w:rsidRPr="000A60D3">
        <w:rPr>
          <w:rFonts w:ascii="Times New Roman" w:eastAsia="Times New Roman" w:hAnsi="Times New Roman" w:cs="Times New Roman"/>
          <w:i/>
          <w:iCs/>
          <w:sz w:val="24"/>
          <w:szCs w:val="24"/>
          <w:lang w:eastAsia="es-CO"/>
        </w:rPr>
        <w:t>Así funcionan los nuevos camiones del esquema de aseo de Bogotá</w:t>
      </w:r>
      <w:r w:rsidRPr="000A60D3">
        <w:rPr>
          <w:rFonts w:ascii="Times New Roman" w:eastAsia="Times New Roman" w:hAnsi="Times New Roman" w:cs="Times New Roman"/>
          <w:sz w:val="24"/>
          <w:szCs w:val="24"/>
          <w:lang w:eastAsia="es-CO"/>
        </w:rPr>
        <w:t>. El Tiempo- Capacidad Camiones. https://www.eltiempo.com/bogota/caracteristicas-de-los-camiones-de-basura-nuevos-en-bogota-255354</w:t>
      </w:r>
    </w:p>
    <w:p w14:paraId="6FFB59D8" w14:textId="77777777" w:rsidR="000A60D3" w:rsidRPr="000A60D3" w:rsidRDefault="000A60D3" w:rsidP="003346E4">
      <w:pPr>
        <w:widowControl w:val="0"/>
        <w:autoSpaceDE w:val="0"/>
        <w:autoSpaceDN w:val="0"/>
        <w:adjustRightInd w:val="0"/>
        <w:ind w:left="480" w:hanging="480"/>
        <w:rPr>
          <w:rFonts w:ascii="Ancizar Sans" w:hAnsi="Ancizar Sans"/>
          <w:noProof/>
          <w:szCs w:val="24"/>
        </w:rPr>
      </w:pPr>
    </w:p>
    <w:p w14:paraId="3FA75D84" w14:textId="5556A3EC" w:rsidR="00EB746E" w:rsidRPr="00EB746E" w:rsidRDefault="00EB746E" w:rsidP="00EB746E">
      <w:pPr>
        <w:pStyle w:val="NormalWeb"/>
        <w:ind w:left="720" w:hanging="720"/>
        <w:rPr>
          <w:lang w:val="en-GB"/>
        </w:rPr>
      </w:pPr>
      <w:r w:rsidRPr="00EB746E">
        <w:rPr>
          <w:lang w:val="en-GB"/>
        </w:rPr>
        <w:lastRenderedPageBreak/>
        <w:t>GNU-Copyleft</w:t>
      </w:r>
      <w:r>
        <w:rPr>
          <w:lang w:val="en-GB"/>
        </w:rPr>
        <w:t xml:space="preserve">. </w:t>
      </w:r>
      <w:r w:rsidRPr="00EB746E">
        <w:rPr>
          <w:i/>
          <w:iCs/>
          <w:lang w:val="en-GB"/>
        </w:rPr>
        <w:t>¿Qué es el copyleft? - Proyecto GNU - Free Software Foundation</w:t>
      </w:r>
      <w:r w:rsidRPr="00EB746E">
        <w:rPr>
          <w:lang w:val="en-GB"/>
        </w:rPr>
        <w:t>. (2019, September 15). https://www.gnu.org/licenses/copyleft.es.html</w:t>
      </w:r>
    </w:p>
    <w:p w14:paraId="6C12D16E" w14:textId="77777777" w:rsidR="00EB746E" w:rsidRPr="003346E4" w:rsidRDefault="00EB746E" w:rsidP="003346E4">
      <w:pPr>
        <w:widowControl w:val="0"/>
        <w:autoSpaceDE w:val="0"/>
        <w:autoSpaceDN w:val="0"/>
        <w:adjustRightInd w:val="0"/>
        <w:ind w:left="480" w:hanging="480"/>
        <w:rPr>
          <w:rFonts w:ascii="Ancizar Sans" w:hAnsi="Ancizar Sans"/>
          <w:noProof/>
          <w:szCs w:val="24"/>
          <w:lang w:val="en-GB"/>
        </w:rPr>
      </w:pPr>
    </w:p>
    <w:p w14:paraId="34E3DFEA" w14:textId="1F2FEEA4" w:rsidR="002E230F" w:rsidRDefault="002E230F" w:rsidP="002E230F">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2E230F">
        <w:rPr>
          <w:rFonts w:ascii="Times New Roman" w:eastAsia="Times New Roman" w:hAnsi="Times New Roman" w:cs="Times New Roman"/>
          <w:sz w:val="24"/>
          <w:szCs w:val="24"/>
          <w:lang w:val="en-GB" w:eastAsia="es-CO"/>
        </w:rPr>
        <w:t xml:space="preserve">Gove, R. (2017, December 26). </w:t>
      </w:r>
      <w:r w:rsidRPr="002E230F">
        <w:rPr>
          <w:rFonts w:ascii="Times New Roman" w:eastAsia="Times New Roman" w:hAnsi="Times New Roman" w:cs="Times New Roman"/>
          <w:i/>
          <w:iCs/>
          <w:sz w:val="24"/>
          <w:szCs w:val="24"/>
          <w:lang w:val="en-GB" w:eastAsia="es-CO"/>
        </w:rPr>
        <w:t>Using the elbow method to determine the optimal number of clusters for k-means clustering</w:t>
      </w:r>
      <w:r w:rsidRPr="002E230F">
        <w:rPr>
          <w:rFonts w:ascii="Times New Roman" w:eastAsia="Times New Roman" w:hAnsi="Times New Roman" w:cs="Times New Roman"/>
          <w:sz w:val="24"/>
          <w:szCs w:val="24"/>
          <w:lang w:val="en-GB" w:eastAsia="es-CO"/>
        </w:rPr>
        <w:t xml:space="preserve">. Robert Gove’s Block. </w:t>
      </w:r>
      <w:hyperlink r:id="rId159" w:history="1">
        <w:r w:rsidR="00995B13" w:rsidRPr="00A1671F">
          <w:rPr>
            <w:rStyle w:val="Hipervnculo"/>
            <w:rFonts w:ascii="Times New Roman" w:eastAsia="Times New Roman" w:hAnsi="Times New Roman" w:cs="Times New Roman"/>
            <w:sz w:val="24"/>
            <w:szCs w:val="24"/>
            <w:lang w:val="en-GB" w:eastAsia="es-CO"/>
          </w:rPr>
          <w:t>https://bl.ocks.org/rpgove/0060ff3b656618e9136b</w:t>
        </w:r>
      </w:hyperlink>
    </w:p>
    <w:p w14:paraId="151B8B23" w14:textId="4CFFD436" w:rsidR="00995B13" w:rsidRPr="002E230F" w:rsidRDefault="00995B13" w:rsidP="00995B13">
      <w:pPr>
        <w:pStyle w:val="NormalWeb"/>
        <w:ind w:left="720" w:hanging="720"/>
        <w:rPr>
          <w:lang w:val="en-GB"/>
        </w:rPr>
      </w:pPr>
      <w:r w:rsidRPr="00995B13">
        <w:rPr>
          <w:lang w:val="en-GB"/>
        </w:rPr>
        <w:t>GPS-US.Gov.</w:t>
      </w:r>
      <w:r w:rsidRPr="00995B13">
        <w:rPr>
          <w:i/>
          <w:iCs/>
          <w:lang w:val="en-GB"/>
        </w:rPr>
        <w:t xml:space="preserve"> Bienvenidos a GPS.gov</w:t>
      </w:r>
      <w:r w:rsidRPr="00995B13">
        <w:rPr>
          <w:lang w:val="en-GB"/>
        </w:rPr>
        <w:t>. Retrieved October 14, 2020, from https://www.gps.gov/spanish.php</w:t>
      </w:r>
    </w:p>
    <w:p w14:paraId="134D7946" w14:textId="4C203E70" w:rsidR="00AA24A2" w:rsidRDefault="00AA24A2" w:rsidP="00AA24A2">
      <w:pPr>
        <w:pStyle w:val="NormalWeb"/>
        <w:ind w:left="720" w:hanging="720"/>
      </w:pPr>
      <w:r w:rsidRPr="003003C5">
        <w:t xml:space="preserve">Hoplin, I. (2019, August 6). </w:t>
      </w:r>
      <w:r>
        <w:rPr>
          <w:i/>
          <w:iCs/>
        </w:rPr>
        <w:t>MQTT: un protocolo abierto de red y su importancia en el IoT</w:t>
      </w:r>
      <w:r>
        <w:t xml:space="preserve">. Open-MQTT. </w:t>
      </w:r>
      <w:hyperlink r:id="rId160" w:history="1">
        <w:r w:rsidR="00683E27" w:rsidRPr="009B6566">
          <w:rPr>
            <w:rStyle w:val="Hipervnculo"/>
          </w:rPr>
          <w:t>https://www.hwlibre.com/mqtt/</w:t>
        </w:r>
      </w:hyperlink>
    </w:p>
    <w:p w14:paraId="548DA916" w14:textId="0A04954B" w:rsidR="00683E27" w:rsidRPr="00683E27" w:rsidRDefault="00683E27"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683E27">
        <w:rPr>
          <w:rFonts w:ascii="Times New Roman" w:eastAsia="Times New Roman" w:hAnsi="Times New Roman" w:cs="Times New Roman"/>
          <w:sz w:val="24"/>
          <w:szCs w:val="24"/>
          <w:lang w:eastAsia="es-CO"/>
        </w:rPr>
        <w:t>Ideca-Mapas.</w:t>
      </w:r>
      <w:r w:rsidRPr="00683E27">
        <w:rPr>
          <w:rFonts w:ascii="Times New Roman" w:eastAsia="Times New Roman" w:hAnsi="Times New Roman" w:cs="Times New Roman"/>
          <w:i/>
          <w:iCs/>
          <w:sz w:val="24"/>
          <w:szCs w:val="24"/>
          <w:lang w:eastAsia="es-CO"/>
        </w:rPr>
        <w:t xml:space="preserve"> Infraestructura de Datos Espaciales de Bogotá</w:t>
      </w:r>
      <w:r w:rsidRPr="00683E27">
        <w:rPr>
          <w:rFonts w:ascii="Times New Roman" w:eastAsia="Times New Roman" w:hAnsi="Times New Roman" w:cs="Times New Roman"/>
          <w:sz w:val="24"/>
          <w:szCs w:val="24"/>
          <w:lang w:eastAsia="es-CO"/>
        </w:rPr>
        <w:t xml:space="preserve">. </w:t>
      </w:r>
      <w:r w:rsidRPr="00683E27">
        <w:rPr>
          <w:rFonts w:ascii="Times New Roman" w:eastAsia="Times New Roman" w:hAnsi="Times New Roman" w:cs="Times New Roman"/>
          <w:sz w:val="24"/>
          <w:szCs w:val="24"/>
          <w:lang w:val="en-GB" w:eastAsia="es-CO"/>
        </w:rPr>
        <w:t>(n.d.). Retrieved October 7, 2020, from https://www.ideca.gov.co/buscador?topic=All&amp;metadata=All&amp;newest=All&amp;entity=All&amp;resource=All&amp;content_type=map&amp;res=true</w:t>
      </w:r>
    </w:p>
    <w:p w14:paraId="7EF808D0" w14:textId="77777777" w:rsidR="00295C88" w:rsidRDefault="00295C88" w:rsidP="00295C88">
      <w:pPr>
        <w:pStyle w:val="NormalWeb"/>
        <w:ind w:left="720" w:hanging="720"/>
      </w:pPr>
      <w:r>
        <w:t xml:space="preserve">1&amp;1 IONOS España S.L.U. (2020, September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0D48333B"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Xinyuan</w:t>
      </w:r>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Xin Yuan Electronic Technology Co., Ltd</w:t>
      </w:r>
      <w:r w:rsidR="00E97DA7">
        <w:rPr>
          <w:rFonts w:ascii="Times New Roman" w:eastAsia="Times New Roman" w:hAnsi="Times New Roman" w:cs="Times New Roman"/>
          <w:sz w:val="24"/>
          <w:szCs w:val="24"/>
          <w:lang w:val="en-GB" w:eastAsia="es-CO"/>
        </w:rPr>
        <w:t>. (2017, May 12).</w:t>
      </w:r>
      <w:r w:rsidRPr="00AA4748">
        <w:rPr>
          <w:rFonts w:ascii="Times New Roman" w:eastAsia="Times New Roman" w:hAnsi="Times New Roman" w:cs="Times New Roman"/>
          <w:sz w:val="24"/>
          <w:szCs w:val="24"/>
          <w:lang w:val="en-GB" w:eastAsia="es-CO"/>
        </w:rPr>
        <w:t xml:space="preserve"> </w:t>
      </w:r>
      <w:hyperlink r:id="rId161"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1811473E" w14:textId="69E6D00A" w:rsidR="00AE196D" w:rsidRDefault="00AE196D"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AE196D">
        <w:rPr>
          <w:lang w:val="en-GB"/>
        </w:rPr>
        <w:t xml:space="preserve">Miessler, D., Guzman, A,. </w:t>
      </w:r>
      <w:r w:rsidRPr="00D06FEC">
        <w:rPr>
          <w:lang w:val="en-GB"/>
        </w:rPr>
        <w:t xml:space="preserve">Rudresh, V., Smith, C. 2018 OWASP Internet of Things, owasp org recuperado de : </w:t>
      </w:r>
      <w:hyperlink r:id="rId162" w:history="1">
        <w:r w:rsidRPr="00D06FEC">
          <w:rPr>
            <w:rStyle w:val="Hipervnculo"/>
            <w:lang w:val="en-GB"/>
          </w:rPr>
          <w:t>https://owasp.org/www-project-internet-of-things/</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FD2C77">
        <w:rPr>
          <w:rFonts w:ascii="Times New Roman" w:eastAsia="Times New Roman" w:hAnsi="Times New Roman" w:cs="Times New Roman"/>
          <w:sz w:val="24"/>
          <w:szCs w:val="24"/>
          <w:lang w:val="en-GB" w:eastAsia="es-CO"/>
        </w:rPr>
        <w:t xml:space="preserve">Msv,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63"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175ED5">
        <w:rPr>
          <w:rFonts w:ascii="Times New Roman" w:eastAsia="Times New Roman" w:hAnsi="Times New Roman" w:cs="Times New Roman"/>
          <w:sz w:val="24"/>
          <w:szCs w:val="24"/>
          <w:lang w:eastAsia="es-CO"/>
        </w:rPr>
        <w:t>Naylampmechatronics.</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 xml:space="preserve">(2016, June 25). </w:t>
      </w:r>
      <w:hyperlink r:id="rId164" w:history="1">
        <w:r w:rsidRPr="00BF79FF">
          <w:rPr>
            <w:rStyle w:val="Hipervnculo"/>
            <w:rFonts w:ascii="Times New Roman" w:eastAsia="Times New Roman" w:hAnsi="Times New Roman" w:cs="Times New Roman"/>
            <w:sz w:val="24"/>
            <w:szCs w:val="24"/>
            <w:lang w:val="en-GB" w:eastAsia="es-CO"/>
          </w:rPr>
          <w:t>https://naylampmechatronics.com/blog/18_Tutorial-M%C3%B3dulo-GPS-con-Arduino.html</w:t>
        </w:r>
      </w:hyperlink>
    </w:p>
    <w:p w14:paraId="74D9B59D" w14:textId="68B07BC2" w:rsidR="0079540E" w:rsidRPr="0079540E" w:rsidRDefault="0079540E" w:rsidP="0079540E">
      <w:pPr>
        <w:pStyle w:val="NormalWeb"/>
        <w:ind w:left="720" w:hanging="720"/>
        <w:rPr>
          <w:lang w:val="en-GB"/>
        </w:rPr>
      </w:pPr>
      <w:r w:rsidRPr="0079540E">
        <w:rPr>
          <w:i/>
          <w:iCs/>
          <w:lang w:val="en-GB"/>
        </w:rPr>
        <w:t>OWASP Foundation | Open Source Foundation for Application Security</w:t>
      </w:r>
      <w:r w:rsidR="00E97DA7">
        <w:rPr>
          <w:lang w:val="en-GB"/>
        </w:rPr>
        <w:t xml:space="preserve">. </w:t>
      </w:r>
      <w:r w:rsidRPr="0079540E">
        <w:rPr>
          <w:lang w:val="en-GB"/>
        </w:rPr>
        <w:t>OWASP. Retrieved October 16, 2020, from https://owasp.org/about/</w:t>
      </w:r>
    </w:p>
    <w:p w14:paraId="4CDA7C27" w14:textId="64C1E2D6" w:rsidR="0079540E" w:rsidRPr="0079540E" w:rsidRDefault="0079540E" w:rsidP="0079540E">
      <w:pPr>
        <w:spacing w:before="100" w:beforeAutospacing="1" w:after="100" w:afterAutospacing="1" w:line="240" w:lineRule="auto"/>
        <w:ind w:left="720" w:hanging="720"/>
        <w:rPr>
          <w:rStyle w:val="Hipervnculo"/>
          <w:rFonts w:ascii="Times New Roman" w:eastAsia="Times New Roman" w:hAnsi="Times New Roman" w:cs="Times New Roman"/>
          <w:color w:val="auto"/>
          <w:sz w:val="24"/>
          <w:szCs w:val="24"/>
          <w:u w:val="none"/>
          <w:lang w:val="en-GB" w:eastAsia="es-CO"/>
        </w:rPr>
      </w:pPr>
      <w:r w:rsidRPr="0081267A">
        <w:rPr>
          <w:rFonts w:ascii="Times New Roman" w:eastAsia="Times New Roman" w:hAnsi="Times New Roman" w:cs="Times New Roman"/>
          <w:sz w:val="24"/>
          <w:szCs w:val="24"/>
          <w:lang w:val="en-GB" w:eastAsia="es-CO"/>
        </w:rPr>
        <w:t xml:space="preserve">Raftery, H. (2018, 26 febrero). </w:t>
      </w:r>
      <w:r w:rsidRPr="0081267A">
        <w:rPr>
          <w:rFonts w:ascii="Times New Roman" w:eastAsia="Times New Roman" w:hAnsi="Times New Roman" w:cs="Times New Roman"/>
          <w:i/>
          <w:iCs/>
          <w:sz w:val="24"/>
          <w:szCs w:val="24"/>
          <w:lang w:val="en-GB" w:eastAsia="es-CO"/>
        </w:rPr>
        <w:t>LoRaWAN: OTAA or ABP?</w:t>
      </w:r>
      <w:r w:rsidRPr="0081267A">
        <w:rPr>
          <w:rFonts w:ascii="Times New Roman" w:eastAsia="Times New Roman" w:hAnsi="Times New Roman" w:cs="Times New Roman"/>
          <w:sz w:val="24"/>
          <w:szCs w:val="24"/>
          <w:lang w:val="en-GB" w:eastAsia="es-CO"/>
        </w:rPr>
        <w:t xml:space="preserve"> </w:t>
      </w:r>
      <w:r w:rsidRPr="00781982">
        <w:rPr>
          <w:rFonts w:ascii="Times New Roman" w:eastAsia="Times New Roman" w:hAnsi="Times New Roman" w:cs="Times New Roman"/>
          <w:sz w:val="24"/>
          <w:szCs w:val="24"/>
          <w:lang w:val="en-GB" w:eastAsia="es-CO"/>
        </w:rPr>
        <w:t xml:space="preserve">NewieVentures. </w:t>
      </w:r>
      <w:hyperlink r:id="rId165"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34397F07" w14:textId="320BDF1B" w:rsidR="00847AEA" w:rsidRPr="00FF7133" w:rsidRDefault="00847AEA"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79540E">
        <w:rPr>
          <w:lang w:val="en-GB"/>
        </w:rPr>
        <w:lastRenderedPageBreak/>
        <w:t xml:space="preserve">Shakdhe, Arjun &amp; Agrawal, Suyash &amp; Yang, Baijian. </w:t>
      </w:r>
      <w:r w:rsidRPr="00FF7133">
        <w:rPr>
          <w:lang w:val="en-GB"/>
        </w:rPr>
        <w:t>(2019). Security Vulnerabilities in Consumer IoT Applications</w:t>
      </w:r>
      <w:r w:rsidRPr="00847AEA">
        <w:rPr>
          <w:rStyle w:val="Hipervnculo"/>
          <w:rFonts w:ascii="Times New Roman" w:eastAsia="Times New Roman" w:hAnsi="Times New Roman" w:cs="Times New Roman"/>
          <w:sz w:val="24"/>
          <w:szCs w:val="24"/>
          <w:lang w:val="en-GB" w:eastAsia="es-CO"/>
        </w:rPr>
        <w:t xml:space="preserve">. </w:t>
      </w:r>
      <w:r w:rsidRPr="00FF7133">
        <w:rPr>
          <w:rStyle w:val="Hipervnculo"/>
          <w:rFonts w:ascii="Times New Roman" w:eastAsia="Times New Roman" w:hAnsi="Times New Roman" w:cs="Times New Roman"/>
          <w:sz w:val="24"/>
          <w:szCs w:val="24"/>
          <w:lang w:eastAsia="es-CO"/>
        </w:rPr>
        <w:t>1-6. 10.1109/BigDataSecurity-HPSC-IDS.2019.00012.</w:t>
      </w:r>
    </w:p>
    <w:p w14:paraId="33A59FF1" w14:textId="58D79768" w:rsidR="00B765E3" w:rsidRDefault="00B765E3" w:rsidP="00B765E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FF7133">
        <w:rPr>
          <w:rFonts w:ascii="Times New Roman" w:eastAsia="Times New Roman" w:hAnsi="Times New Roman" w:cs="Times New Roman"/>
          <w:sz w:val="24"/>
          <w:szCs w:val="24"/>
          <w:lang w:eastAsia="es-CO"/>
        </w:rPr>
        <w:t xml:space="preserve">Skoglund, P. (2019, March 31). </w:t>
      </w:r>
      <w:r w:rsidRPr="00B765E3">
        <w:rPr>
          <w:rFonts w:ascii="Times New Roman" w:eastAsia="Times New Roman" w:hAnsi="Times New Roman" w:cs="Times New Roman"/>
          <w:i/>
          <w:iCs/>
          <w:sz w:val="24"/>
          <w:szCs w:val="24"/>
          <w:lang w:eastAsia="es-CO"/>
        </w:rPr>
        <w:t>Suecia recicla un asombroso 99 % de su basura</w:t>
      </w:r>
      <w:r w:rsidRPr="00B765E3">
        <w:rPr>
          <w:rFonts w:ascii="Times New Roman" w:eastAsia="Times New Roman" w:hAnsi="Times New Roman" w:cs="Times New Roman"/>
          <w:sz w:val="24"/>
          <w:szCs w:val="24"/>
          <w:lang w:eastAsia="es-CO"/>
        </w:rPr>
        <w:t xml:space="preserve">. EcoInventos. </w:t>
      </w:r>
      <w:hyperlink r:id="rId166" w:history="1">
        <w:r w:rsidRPr="00107CB5">
          <w:rPr>
            <w:rStyle w:val="Hipervnculo"/>
            <w:rFonts w:ascii="Times New Roman" w:eastAsia="Times New Roman" w:hAnsi="Times New Roman" w:cs="Times New Roman"/>
            <w:sz w:val="24"/>
            <w:szCs w:val="24"/>
            <w:lang w:eastAsia="es-CO"/>
          </w:rPr>
          <w:t>https://ecoinventos.com/suecia-recicla-un-asombroso-99-de-su-basura/</w:t>
        </w:r>
      </w:hyperlink>
    </w:p>
    <w:p w14:paraId="5038E84E" w14:textId="73F5A03D" w:rsidR="00295C88" w:rsidRDefault="00295C88" w:rsidP="00B765E3">
      <w:pPr>
        <w:spacing w:before="100" w:beforeAutospacing="1" w:after="100" w:afterAutospacing="1" w:line="240" w:lineRule="auto"/>
        <w:ind w:left="720" w:hanging="720"/>
        <w:rPr>
          <w:rStyle w:val="Hipervnculo"/>
          <w:lang w:val="de-DE"/>
        </w:rPr>
      </w:pPr>
      <w:r>
        <w:t xml:space="preserve">Solera, E. (2018, 27 agosto). </w:t>
      </w:r>
      <w:r>
        <w:rPr>
          <w:i/>
          <w:iCs/>
        </w:rPr>
        <w:t>Modulación LoRa: Long Range Modulation - Exploración de aplicaciones usando tecnología LoRa</w:t>
      </w:r>
      <w:r>
        <w:t xml:space="preserve">. </w:t>
      </w:r>
      <w:r w:rsidRPr="00DF5775">
        <w:rPr>
          <w:lang w:val="de-DE"/>
        </w:rPr>
        <w:t xml:space="preserve">Medium. </w:t>
      </w:r>
      <w:hyperlink r:id="rId167" w:history="1">
        <w:r w:rsidRPr="007E7A30">
          <w:rPr>
            <w:rStyle w:val="Hipervnculo"/>
            <w:lang w:val="de-DE"/>
          </w:rPr>
          <w:t>https://medium.com/pruebas-de-laboratorio-de-la-modulaci%C3%B3n-lora/modulaci%C3%B3n-lora-4ad74cabd59e</w:t>
        </w:r>
      </w:hyperlink>
    </w:p>
    <w:p w14:paraId="1DC2FA85" w14:textId="77777777" w:rsidR="004F558E" w:rsidRPr="004F558E" w:rsidRDefault="004F558E" w:rsidP="004F558E">
      <w:pPr>
        <w:pStyle w:val="NormalWeb"/>
        <w:ind w:left="720" w:hanging="720"/>
        <w:rPr>
          <w:lang w:val="en-GB"/>
        </w:rPr>
      </w:pPr>
      <w:r w:rsidRPr="004F558E">
        <w:rPr>
          <w:lang w:val="en-GB"/>
        </w:rPr>
        <w:t xml:space="preserve">Stallman, R. M. (2019, December 30). </w:t>
      </w:r>
      <w:r w:rsidRPr="004F558E">
        <w:rPr>
          <w:i/>
          <w:iCs/>
          <w:lang w:val="en-GB"/>
        </w:rPr>
        <w:t>Free Hardware and Free Hardware Designs - GNU Project - Free Software Foundation</w:t>
      </w:r>
      <w:r w:rsidRPr="004F558E">
        <w:rPr>
          <w:lang w:val="en-GB"/>
        </w:rPr>
        <w:t>. GNU-Free-Hardware. https://www.gnu.org/philosophy/free-hardware-designs.html</w:t>
      </w:r>
    </w:p>
    <w:p w14:paraId="5852EDFD" w14:textId="5B563E7B" w:rsidR="00B91896" w:rsidRDefault="00B91896" w:rsidP="00B91896">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B91896">
        <w:rPr>
          <w:rFonts w:ascii="Times New Roman" w:eastAsia="Times New Roman" w:hAnsi="Times New Roman" w:cs="Times New Roman"/>
          <w:sz w:val="24"/>
          <w:szCs w:val="24"/>
          <w:lang w:eastAsia="es-CO"/>
        </w:rPr>
        <w:t xml:space="preserve">Suarez, C. (2018, September 3). </w:t>
      </w:r>
      <w:r w:rsidRPr="00B91896">
        <w:rPr>
          <w:rFonts w:ascii="Times New Roman" w:eastAsia="Times New Roman" w:hAnsi="Times New Roman" w:cs="Times New Roman"/>
          <w:i/>
          <w:iCs/>
          <w:sz w:val="24"/>
          <w:szCs w:val="24"/>
          <w:lang w:eastAsia="es-CO"/>
        </w:rPr>
        <w:t>Bogotá produce 6.300 toneladas de basura al día</w:t>
      </w:r>
      <w:r w:rsidRPr="00B91896">
        <w:rPr>
          <w:rFonts w:ascii="Times New Roman" w:eastAsia="Times New Roman" w:hAnsi="Times New Roman" w:cs="Times New Roman"/>
          <w:sz w:val="24"/>
          <w:szCs w:val="24"/>
          <w:lang w:eastAsia="es-CO"/>
        </w:rPr>
        <w:t xml:space="preserve">. Residuos y Reciclaje Bogotá. </w:t>
      </w:r>
      <w:hyperlink r:id="rId168" w:history="1">
        <w:r w:rsidR="0079540E" w:rsidRPr="00C55358">
          <w:rPr>
            <w:rStyle w:val="Hipervnculo"/>
            <w:rFonts w:ascii="Times New Roman" w:eastAsia="Times New Roman" w:hAnsi="Times New Roman" w:cs="Times New Roman"/>
            <w:sz w:val="24"/>
            <w:szCs w:val="24"/>
            <w:lang w:eastAsia="es-CO"/>
          </w:rPr>
          <w:t>http://concejodebogota.gov.co/bogota-produce-6-300-toneladas-de-basura-al-dia/cbogota/2018-09-03/134429.php</w:t>
        </w:r>
      </w:hyperlink>
    </w:p>
    <w:p w14:paraId="08A5D9B7" w14:textId="7FC06751" w:rsidR="00022A0A" w:rsidRPr="00022A0A" w:rsidRDefault="00022A0A" w:rsidP="00022A0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22A0A">
        <w:rPr>
          <w:rFonts w:ascii="Times New Roman" w:eastAsia="Times New Roman" w:hAnsi="Times New Roman" w:cs="Times New Roman"/>
          <w:i/>
          <w:iCs/>
          <w:sz w:val="24"/>
          <w:szCs w:val="24"/>
          <w:lang w:eastAsia="es-CO"/>
        </w:rPr>
        <w:t>Tecnologia Inalambrica. Qué es, Funcionamiento, Tipos y Comunicación Inalambrica</w:t>
      </w:r>
      <w:r w:rsidRPr="00022A0A">
        <w:rPr>
          <w:rFonts w:ascii="Times New Roman" w:eastAsia="Times New Roman" w:hAnsi="Times New Roman" w:cs="Times New Roman"/>
          <w:sz w:val="24"/>
          <w:szCs w:val="24"/>
          <w:lang w:eastAsia="es-CO"/>
        </w:rPr>
        <w:t>. (2017, November 19). https://www.areatecnologia.com/informatica/tecnologia-inalambrica.html#:%7E:text=La%20tecnolog%C3%ADa%20inal%C3%A1mbrica%20es%20la,tipo%20ni%20otros%20medios%20f%C3%ADsicos.</w:t>
      </w:r>
    </w:p>
    <w:p w14:paraId="18627C5A" w14:textId="77777777" w:rsidR="00022A0A" w:rsidRDefault="00022A0A" w:rsidP="00B91896">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287D4668" w14:textId="679A9C15" w:rsidR="00C112AB" w:rsidRPr="00295C88" w:rsidRDefault="00C112AB" w:rsidP="00C112AB">
      <w:pPr>
        <w:pStyle w:val="NormalWeb"/>
        <w:ind w:left="720" w:hanging="720"/>
      </w:pPr>
      <w:r w:rsidRPr="00C112AB">
        <w:rPr>
          <w:lang w:val="en-GB"/>
        </w:rPr>
        <w:t xml:space="preserve">VOLOV. Alexander, V. (2016, June 13). </w:t>
      </w:r>
      <w:r w:rsidRPr="00C112AB">
        <w:rPr>
          <w:i/>
          <w:iCs/>
          <w:lang w:val="en-GB"/>
        </w:rPr>
        <w:t>Advanced Message Queuing Protocol (AMQP) | Alexander Volov’s homepage</w:t>
      </w:r>
      <w:r w:rsidRPr="00C112AB">
        <w:rPr>
          <w:lang w:val="en-GB"/>
        </w:rPr>
        <w:t xml:space="preserve">. </w:t>
      </w:r>
      <w:hyperlink r:id="rId169" w:history="1">
        <w:r w:rsidR="00295C88" w:rsidRPr="00295C88">
          <w:rPr>
            <w:rStyle w:val="Hipervnculo"/>
          </w:rPr>
          <w:t>http://alexvolov.com/2016/06/amqp/</w:t>
        </w:r>
      </w:hyperlink>
    </w:p>
    <w:p w14:paraId="649270C9" w14:textId="421A5B7E" w:rsidR="00A74593" w:rsidRPr="00B91896" w:rsidRDefault="00295C88" w:rsidP="00B91896">
      <w:pPr>
        <w:spacing w:before="100" w:beforeAutospacing="1" w:after="100" w:afterAutospacing="1" w:line="240" w:lineRule="auto"/>
        <w:ind w:left="720" w:hanging="720"/>
        <w:rPr>
          <w:rFonts w:ascii="Times New Roman" w:eastAsia="Times New Roman" w:hAnsi="Times New Roman" w:cs="Times New Roman"/>
          <w:color w:val="0000FF"/>
          <w:sz w:val="24"/>
          <w:szCs w:val="24"/>
          <w:u w:val="single"/>
          <w:lang w:eastAsia="es-CO"/>
        </w:rPr>
      </w:pPr>
      <w:r w:rsidRPr="00774B35">
        <w:rPr>
          <w:rFonts w:ascii="Times New Roman" w:eastAsia="Times New Roman" w:hAnsi="Times New Roman" w:cs="Times New Roman"/>
          <w:i/>
          <w:iCs/>
          <w:sz w:val="24"/>
          <w:szCs w:val="24"/>
          <w:lang w:eastAsia="es-CO"/>
        </w:rPr>
        <w:t>What is Arduino?</w:t>
      </w:r>
      <w:r w:rsidRPr="00774B35">
        <w:rPr>
          <w:rFonts w:ascii="Times New Roman" w:eastAsia="Times New Roman" w:hAnsi="Times New Roman" w:cs="Times New Roman"/>
          <w:sz w:val="24"/>
          <w:szCs w:val="24"/>
          <w:lang w:eastAsia="es-CO"/>
        </w:rPr>
        <w:t xml:space="preserve"> (2018, 5 febrero). Arduino cc. </w:t>
      </w:r>
      <w:hyperlink r:id="rId170" w:history="1">
        <w:r w:rsidRPr="00EE087B">
          <w:rPr>
            <w:rStyle w:val="Hipervnculo"/>
            <w:rFonts w:ascii="Times New Roman" w:eastAsia="Times New Roman" w:hAnsi="Times New Roman" w:cs="Times New Roman"/>
            <w:sz w:val="24"/>
            <w:szCs w:val="24"/>
            <w:lang w:eastAsia="es-CO"/>
          </w:rPr>
          <w:t>https://www.arduino.cc/en/Guide/Introduction</w:t>
        </w:r>
      </w:hyperlink>
    </w:p>
    <w:p w14:paraId="69FD4EC5" w14:textId="1B2FD013" w:rsid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t xml:space="preserve">El Espectador -Redacción Bogotá - bogota@elespectador.com. (2020, July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hyperlink r:id="rId171" w:history="1">
        <w:r w:rsidR="007061B2" w:rsidRPr="00A1671F">
          <w:rPr>
            <w:rStyle w:val="Hipervnculo"/>
            <w:rFonts w:ascii="Times New Roman" w:eastAsia="Times New Roman" w:hAnsi="Times New Roman" w:cs="Times New Roman"/>
            <w:sz w:val="24"/>
            <w:szCs w:val="24"/>
            <w:lang w:eastAsia="es-CO"/>
          </w:rPr>
          <w:t>https://www.elespectador.com/noticias/bogota/listos-los-contenedores-solo-falta-saber-donde-ubicarlos/</w:t>
        </w:r>
      </w:hyperlink>
    </w:p>
    <w:p w14:paraId="309AEDD1" w14:textId="77777777" w:rsidR="007061B2"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13133508" w14:textId="77777777" w:rsidR="007061B2" w:rsidRDefault="007061B2" w:rsidP="007061B2">
      <w:pPr>
        <w:pStyle w:val="NormalWeb"/>
        <w:ind w:left="720" w:hanging="720"/>
      </w:pPr>
      <w:r>
        <w:t xml:space="preserve">Zona, T. E. L. (2018, February 23). </w:t>
      </w:r>
      <w:r>
        <w:rPr>
          <w:i/>
          <w:iCs/>
        </w:rPr>
        <w:t>Las basuras, un asunto de toda la ciudadanía</w:t>
      </w:r>
      <w:r>
        <w:t>. El Tiempo. https://www.eltiempo.com/bogota/reciclaje-y-recoleccion-de-basura-en-bogota-186476</w:t>
      </w:r>
    </w:p>
    <w:p w14:paraId="144E1F61" w14:textId="77777777" w:rsidR="007061B2" w:rsidRPr="00A74593"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60FDB632" w14:textId="77777777" w:rsidR="00A74593" w:rsidRPr="00FD2C77" w:rsidRDefault="00A74593" w:rsidP="00295C88">
      <w:pPr>
        <w:spacing w:before="100" w:beforeAutospacing="1" w:after="100" w:afterAutospacing="1" w:line="240" w:lineRule="auto"/>
        <w:ind w:left="720" w:hanging="720"/>
      </w:pPr>
    </w:p>
    <w:p w14:paraId="11C650AC" w14:textId="312C3E53" w:rsidR="008B08B1" w:rsidRDefault="008B08B1">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br w:type="page"/>
      </w:r>
    </w:p>
    <w:p w14:paraId="23217C86" w14:textId="77777777" w:rsidR="00FF7AB2" w:rsidRPr="00FF7AB2" w:rsidRDefault="008B08B1" w:rsidP="00A74593">
      <w:pPr>
        <w:pStyle w:val="Ttulo1"/>
        <w:rPr>
          <w:rStyle w:val="Textoennegrita"/>
          <w:rFonts w:ascii="Times New Roman" w:hAnsi="Times New Roman" w:cs="Times New Roman"/>
          <w:bCs/>
          <w:szCs w:val="24"/>
        </w:rPr>
      </w:pPr>
      <w:r w:rsidRPr="00FF7AB2">
        <w:rPr>
          <w:rStyle w:val="Textoennegrita"/>
          <w:sz w:val="40"/>
          <w:szCs w:val="32"/>
          <w:lang w:eastAsia="es-ES"/>
        </w:rPr>
        <w:lastRenderedPageBreak/>
        <w:t>Anexos</w:t>
      </w:r>
    </w:p>
    <w:p w14:paraId="3A28A70D" w14:textId="56B2DE32" w:rsidR="008B08B1" w:rsidRDefault="008B08B1" w:rsidP="00A74593">
      <w:pPr>
        <w:pStyle w:val="Ttulo1"/>
        <w:numPr>
          <w:ilvl w:val="0"/>
          <w:numId w:val="0"/>
        </w:numPr>
        <w:ind w:left="720"/>
      </w:pPr>
      <w:r>
        <w:rPr>
          <w:noProof/>
          <w:lang w:val="es-CO"/>
        </w:rPr>
        <w:lastRenderedPageBreak/>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31759861" w14:textId="5001B15E" w:rsidR="00FF7AB2" w:rsidRPr="00FF7AB2" w:rsidRDefault="00FF7AB2" w:rsidP="00FF7AB2">
      <w:pPr>
        <w:rPr>
          <w:lang w:val="es-ES" w:eastAsia="es-CO"/>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ksestupinan, 2018)</w:t>
      </w:r>
    </w:p>
    <w:p w14:paraId="270302E0" w14:textId="77777777" w:rsidR="00FF7AB2" w:rsidRPr="00FF7AB2" w:rsidRDefault="00FF7AB2" w:rsidP="00FF7AB2">
      <w:pPr>
        <w:rPr>
          <w:lang w:val="es-ES" w:eastAsia="es-CO"/>
        </w:rPr>
      </w:pPr>
    </w:p>
    <w:p w14:paraId="388146A1" w14:textId="77777777" w:rsidR="0081267A" w:rsidRPr="00FD2C77" w:rsidRDefault="0081267A" w:rsidP="00DF5775">
      <w:pPr>
        <w:pStyle w:val="NormalWeb"/>
        <w:ind w:left="720" w:hanging="720"/>
      </w:pPr>
    </w:p>
    <w:p w14:paraId="250C28C8" w14:textId="77777777" w:rsidR="00774B35" w:rsidRPr="00FD2C77" w:rsidRDefault="00774B35" w:rsidP="00774B35">
      <w:pPr>
        <w:rPr>
          <w:lang w:eastAsia="es-ES"/>
        </w:rPr>
      </w:pPr>
    </w:p>
    <w:sectPr w:rsidR="00774B35" w:rsidRPr="00FD2C77" w:rsidSect="000B09FE">
      <w:headerReference w:type="even" r:id="rId173"/>
      <w:headerReference w:type="default" r:id="rId174"/>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857935" w14:textId="77777777" w:rsidR="00F8480C" w:rsidRDefault="00F8480C" w:rsidP="00217026">
      <w:pPr>
        <w:spacing w:after="0" w:line="240" w:lineRule="auto"/>
      </w:pPr>
      <w:r>
        <w:separator/>
      </w:r>
    </w:p>
    <w:p w14:paraId="0B87A892" w14:textId="77777777" w:rsidR="00F8480C" w:rsidRDefault="00F8480C"/>
  </w:endnote>
  <w:endnote w:type="continuationSeparator" w:id="0">
    <w:p w14:paraId="23C6360D" w14:textId="77777777" w:rsidR="00F8480C" w:rsidRDefault="00F8480C" w:rsidP="00217026">
      <w:pPr>
        <w:spacing w:after="0" w:line="240" w:lineRule="auto"/>
      </w:pPr>
      <w:r>
        <w:continuationSeparator/>
      </w:r>
    </w:p>
    <w:p w14:paraId="06145C7B" w14:textId="77777777" w:rsidR="00F8480C" w:rsidRDefault="00F848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5075FA" w:rsidRDefault="005075FA" w:rsidP="001A1B53">
    <w:pPr>
      <w:pStyle w:val="Piedepgina"/>
    </w:pPr>
  </w:p>
  <w:p w14:paraId="127EBD92" w14:textId="77777777" w:rsidR="005075FA" w:rsidRDefault="005075F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2448A3" w14:textId="77777777" w:rsidR="00F8480C" w:rsidRDefault="00F8480C" w:rsidP="00217026">
      <w:pPr>
        <w:spacing w:after="0" w:line="240" w:lineRule="auto"/>
      </w:pPr>
      <w:r>
        <w:separator/>
      </w:r>
    </w:p>
    <w:p w14:paraId="7B03622A" w14:textId="77777777" w:rsidR="00F8480C" w:rsidRDefault="00F8480C"/>
  </w:footnote>
  <w:footnote w:type="continuationSeparator" w:id="0">
    <w:p w14:paraId="7EA6EFD1" w14:textId="77777777" w:rsidR="00F8480C" w:rsidRDefault="00F8480C" w:rsidP="00217026">
      <w:pPr>
        <w:spacing w:after="0" w:line="240" w:lineRule="auto"/>
      </w:pPr>
      <w:r>
        <w:continuationSeparator/>
      </w:r>
    </w:p>
    <w:p w14:paraId="654B33BD" w14:textId="77777777" w:rsidR="00F8480C" w:rsidRDefault="00F8480C"/>
  </w:footnote>
  <w:footnote w:id="1">
    <w:p w14:paraId="22A3E72E" w14:textId="77777777" w:rsidR="005075FA" w:rsidRPr="00470101" w:rsidRDefault="005075FA"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5075FA" w:rsidRDefault="005075FA">
      <w:pPr>
        <w:pStyle w:val="Textonotapie"/>
      </w:pPr>
      <w:r>
        <w:rPr>
          <w:rStyle w:val="Refdenotaalpie"/>
        </w:rPr>
        <w:footnoteRef/>
      </w:r>
      <w:r>
        <w:t xml:space="preserve"> Compañía estado unidense proveedora de semiconductores y equipo avanzado de infraestructura de comunicaciones y equipo industrial </w:t>
      </w:r>
    </w:p>
  </w:footnote>
  <w:footnote w:id="3">
    <w:p w14:paraId="2739FA53" w14:textId="59CA9FB8" w:rsidR="005075FA" w:rsidRPr="001A2B7B" w:rsidRDefault="005075FA">
      <w:pPr>
        <w:pStyle w:val="Textonotapie"/>
        <w:rPr>
          <w:lang w:val="en-GB"/>
        </w:rPr>
      </w:pPr>
      <w:r>
        <w:rPr>
          <w:rStyle w:val="Refdenotaalpie"/>
        </w:rPr>
        <w:footnoteRef/>
      </w:r>
      <w:r w:rsidRPr="001A2B7B">
        <w:rPr>
          <w:lang w:val="en-GB"/>
        </w:rPr>
        <w:t xml:space="preserve"> International Mobile telecommunications</w:t>
      </w:r>
    </w:p>
  </w:footnote>
  <w:footnote w:id="4">
    <w:p w14:paraId="7B4AE4CA" w14:textId="14250CE1" w:rsidR="005075FA" w:rsidRPr="00887A61" w:rsidRDefault="005075FA">
      <w:pPr>
        <w:pStyle w:val="Textonotapie"/>
        <w:rPr>
          <w:lang w:val="en-GB"/>
        </w:rPr>
      </w:pPr>
      <w:r>
        <w:rPr>
          <w:rStyle w:val="Refdenotaalpie"/>
        </w:rPr>
        <w:footnoteRef/>
      </w:r>
      <w:r w:rsidRPr="00887A61">
        <w:rPr>
          <w:lang w:val="en-GB"/>
        </w:rPr>
        <w:t xml:space="preserve"> </w:t>
      </w:r>
      <w:r>
        <w:rPr>
          <w:lang w:val="en-GB"/>
        </w:rPr>
        <w:t>Agencia Nacional del Espectro</w:t>
      </w:r>
    </w:p>
  </w:footnote>
  <w:footnote w:id="5">
    <w:p w14:paraId="2855080E" w14:textId="77777777" w:rsidR="005075FA" w:rsidRPr="00A51660" w:rsidRDefault="005075FA"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6">
    <w:p w14:paraId="1B9F8D07" w14:textId="0D49471D" w:rsidR="005075FA" w:rsidRDefault="005075FA">
      <w:pPr>
        <w:pStyle w:val="Textonotapie"/>
      </w:pPr>
      <w:r>
        <w:rPr>
          <w:rStyle w:val="Refdenotaalpie"/>
        </w:rPr>
        <w:footnoteRef/>
      </w:r>
      <w:r>
        <w:t xml:space="preserve"> Lenguaje de programación basado en java con una sintaxis simplificada y orientado a la programación de equipos electonicos.</w:t>
      </w:r>
    </w:p>
  </w:footnote>
  <w:footnote w:id="7">
    <w:p w14:paraId="35434964" w14:textId="55178175" w:rsidR="005075FA" w:rsidRDefault="005075FA">
      <w:pPr>
        <w:pStyle w:val="Textonotapie"/>
      </w:pPr>
      <w:r>
        <w:rPr>
          <w:rStyle w:val="Refdenotaalpie"/>
        </w:rPr>
        <w:footnoteRef/>
      </w:r>
      <w:r>
        <w:t xml:space="preserve"> </w:t>
      </w:r>
      <w:r w:rsidRPr="00C27D03">
        <w:rPr>
          <w:rFonts w:eastAsia="Times New Roman" w:cs="Times New Roman"/>
          <w:lang w:val="es-ES" w:eastAsia="es-ES"/>
        </w:rPr>
        <w:t>In-Circuit Serial Programming</w:t>
      </w:r>
    </w:p>
  </w:footnote>
  <w:footnote w:id="8">
    <w:p w14:paraId="18E3FDB6" w14:textId="4217D4E0" w:rsidR="005075FA" w:rsidRDefault="005075FA">
      <w:pPr>
        <w:pStyle w:val="Textonotapie"/>
      </w:pPr>
      <w:r>
        <w:rPr>
          <w:rStyle w:val="Refdenotaalpie"/>
        </w:rPr>
        <w:footnoteRef/>
      </w:r>
      <w:r>
        <w:t xml:space="preserve"> Especificación de la interfaz serial de comunicación síncrona usada para comunicaciones de corta distancia en sistemas embebidos</w:t>
      </w:r>
    </w:p>
  </w:footnote>
  <w:footnote w:id="9">
    <w:p w14:paraId="11518377" w14:textId="15B98CFF" w:rsidR="005075FA" w:rsidRDefault="005075FA">
      <w:pPr>
        <w:pStyle w:val="Textonotapie"/>
      </w:pPr>
      <w:r>
        <w:rPr>
          <w:rStyle w:val="Refdenotaalpie"/>
        </w:rPr>
        <w:footnoteRef/>
      </w:r>
      <w:r>
        <w:t xml:space="preserve"> </w:t>
      </w:r>
      <w:r w:rsidRPr="00096B72">
        <w:rPr>
          <w:rFonts w:cs="Arial"/>
          <w:color w:val="000000"/>
          <w:shd w:val="clear" w:color="auto" w:fill="FFFFFF"/>
        </w:rPr>
        <w:t>National Marine Electronics Asociation</w:t>
      </w:r>
    </w:p>
  </w:footnote>
  <w:footnote w:id="10">
    <w:p w14:paraId="3D90E516" w14:textId="1C9B58EA" w:rsidR="005075FA" w:rsidRDefault="005075FA">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1">
    <w:p w14:paraId="5989081A" w14:textId="6DB935B7" w:rsidR="005075FA" w:rsidRDefault="005075FA">
      <w:pPr>
        <w:pStyle w:val="Textonotapie"/>
      </w:pPr>
      <w:r>
        <w:rPr>
          <w:rStyle w:val="Refdenotaalpie"/>
        </w:rPr>
        <w:footnoteRef/>
      </w:r>
      <w:r>
        <w:t xml:space="preserve"> Unidades administradoras especiales de servicios públicos.</w:t>
      </w:r>
    </w:p>
  </w:footnote>
  <w:footnote w:id="12">
    <w:p w14:paraId="67B6EFF8" w14:textId="7062273A" w:rsidR="005075FA" w:rsidRDefault="005075FA"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5075FA" w:rsidRPr="00E5508B" w14:paraId="2B5EAE5C" w14:textId="77777777" w:rsidTr="0065399E">
      <w:tc>
        <w:tcPr>
          <w:tcW w:w="709" w:type="dxa"/>
        </w:tcPr>
        <w:p w14:paraId="56EB8B9B" w14:textId="77777777" w:rsidR="005075FA" w:rsidRPr="00E5508B" w:rsidRDefault="005075FA"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0A60D3">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5075FA" w:rsidRPr="00E5508B" w:rsidRDefault="005075FA"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5075FA" w:rsidRPr="00937DB0" w:rsidRDefault="005075FA"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5075FA" w:rsidRPr="00937DB0" w14:paraId="2FBB5AE2" w14:textId="77777777" w:rsidTr="00C112AB">
      <w:tc>
        <w:tcPr>
          <w:tcW w:w="743" w:type="dxa"/>
        </w:tcPr>
        <w:p w14:paraId="32301802" w14:textId="77777777" w:rsidR="005075FA" w:rsidRPr="00937DB0" w:rsidRDefault="005075FA" w:rsidP="004055DE">
          <w:pPr>
            <w:pStyle w:val="Prrafodelista"/>
          </w:pPr>
          <w:r>
            <w:fldChar w:fldCharType="begin"/>
          </w:r>
          <w:r>
            <w:instrText xml:space="preserve"> PAGE   \* MERGEFORMAT </w:instrText>
          </w:r>
          <w:r>
            <w:fldChar w:fldCharType="separate"/>
          </w:r>
          <w:r w:rsidR="000A60D3">
            <w:rPr>
              <w:noProof/>
            </w:rPr>
            <w:t>30</w:t>
          </w:r>
          <w:r>
            <w:rPr>
              <w:noProof/>
            </w:rPr>
            <w:fldChar w:fldCharType="end"/>
          </w:r>
        </w:p>
      </w:tc>
      <w:tc>
        <w:tcPr>
          <w:tcW w:w="7834" w:type="dxa"/>
          <w:noWrap/>
        </w:tcPr>
        <w:p w14:paraId="7A15C1DE" w14:textId="77777777" w:rsidR="005075FA" w:rsidRPr="008E434C" w:rsidRDefault="005075FA" w:rsidP="004055DE">
          <w:pPr>
            <w:pStyle w:val="Prrafodelista"/>
            <w:jc w:val="right"/>
          </w:pPr>
          <w:r>
            <w:t xml:space="preserve">Título de la tesis </w:t>
          </w:r>
          <w:r w:rsidRPr="00321A0C">
            <w:rPr>
              <w:rFonts w:cs="Arial"/>
              <w:szCs w:val="22"/>
            </w:rPr>
            <w:t>o trabajo de investigación</w:t>
          </w:r>
        </w:p>
      </w:tc>
    </w:tr>
  </w:tbl>
  <w:p w14:paraId="419A660B" w14:textId="77777777" w:rsidR="005075FA" w:rsidRPr="00937DB0" w:rsidRDefault="005075FA"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075FA" w:rsidRPr="008E434C" w14:paraId="45F90444" w14:textId="77777777" w:rsidTr="008E434C">
      <w:tc>
        <w:tcPr>
          <w:tcW w:w="7686" w:type="dxa"/>
        </w:tcPr>
        <w:p w14:paraId="31CA25C8" w14:textId="77777777" w:rsidR="005075FA" w:rsidRPr="008E434C" w:rsidRDefault="005075FA" w:rsidP="004055DE">
          <w:pPr>
            <w:pStyle w:val="Prrafodelista"/>
          </w:pPr>
          <w:r>
            <w:t>Capítulo 1</w:t>
          </w:r>
        </w:p>
      </w:tc>
      <w:tc>
        <w:tcPr>
          <w:tcW w:w="1103" w:type="dxa"/>
          <w:noWrap/>
        </w:tcPr>
        <w:p w14:paraId="33184AC4" w14:textId="77777777" w:rsidR="005075FA" w:rsidRPr="008E434C" w:rsidRDefault="005075FA" w:rsidP="004055DE">
          <w:pPr>
            <w:pStyle w:val="Prrafodelista"/>
            <w:jc w:val="right"/>
          </w:pPr>
          <w:r>
            <w:fldChar w:fldCharType="begin"/>
          </w:r>
          <w:r>
            <w:instrText xml:space="preserve"> PAGE   \* MERGEFORMAT </w:instrText>
          </w:r>
          <w:r>
            <w:fldChar w:fldCharType="separate"/>
          </w:r>
          <w:r w:rsidR="000A60D3">
            <w:rPr>
              <w:noProof/>
            </w:rPr>
            <w:t>29</w:t>
          </w:r>
          <w:r>
            <w:rPr>
              <w:noProof/>
            </w:rPr>
            <w:fldChar w:fldCharType="end"/>
          </w:r>
        </w:p>
      </w:tc>
    </w:tr>
  </w:tbl>
  <w:p w14:paraId="7D256DFB" w14:textId="77777777" w:rsidR="005075FA" w:rsidRPr="003B3EB1" w:rsidRDefault="005075FA"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5075FA" w:rsidRPr="003B3EB1" w:rsidRDefault="005075FA"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5075FA" w:rsidRPr="00187CB1" w14:paraId="2E18CE68" w14:textId="77777777" w:rsidTr="006E0D9E">
      <w:tc>
        <w:tcPr>
          <w:tcW w:w="626" w:type="dxa"/>
        </w:tcPr>
        <w:p w14:paraId="346E6EB6" w14:textId="77777777" w:rsidR="005075FA" w:rsidRPr="00187CB1" w:rsidRDefault="005075FA"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0A60D3" w:rsidRPr="000A60D3">
            <w:rPr>
              <w:noProof/>
            </w:rPr>
            <w:t>52</w:t>
          </w:r>
          <w:r w:rsidRPr="00187CB1">
            <w:rPr>
              <w:szCs w:val="22"/>
            </w:rPr>
            <w:fldChar w:fldCharType="end"/>
          </w:r>
        </w:p>
      </w:tc>
      <w:tc>
        <w:tcPr>
          <w:tcW w:w="7951" w:type="dxa"/>
          <w:noWrap/>
        </w:tcPr>
        <w:p w14:paraId="0B9A00AE" w14:textId="77777777" w:rsidR="005075FA" w:rsidRPr="00187CB1" w:rsidRDefault="005075FA"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51" w:name="_Ref256693377"/>
      <w:bookmarkStart w:id="52" w:name="_Ref256693599"/>
      <w:bookmarkEnd w:id="51"/>
      <w:bookmarkEnd w:id="52"/>
    </w:tr>
  </w:tbl>
  <w:p w14:paraId="08B3324B" w14:textId="77777777" w:rsidR="005075FA" w:rsidRPr="00937DB0" w:rsidRDefault="005075FA"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075FA" w:rsidRPr="00A8021E" w14:paraId="18FA1175" w14:textId="77777777" w:rsidTr="008E434C">
      <w:tc>
        <w:tcPr>
          <w:tcW w:w="7686" w:type="dxa"/>
        </w:tcPr>
        <w:p w14:paraId="6EA6E1EC" w14:textId="7B9B59A3" w:rsidR="005075FA" w:rsidRPr="00A8021E" w:rsidRDefault="005075FA"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5075FA" w:rsidRPr="00A8021E" w:rsidRDefault="005075FA"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0A60D3">
            <w:rPr>
              <w:rFonts w:cs="Arial"/>
              <w:noProof/>
              <w:szCs w:val="22"/>
            </w:rPr>
            <w:t>53</w:t>
          </w:r>
          <w:r w:rsidRPr="00A8021E">
            <w:rPr>
              <w:rFonts w:cs="Arial"/>
              <w:szCs w:val="22"/>
            </w:rPr>
            <w:fldChar w:fldCharType="end"/>
          </w:r>
        </w:p>
      </w:tc>
    </w:tr>
  </w:tbl>
  <w:p w14:paraId="4C7C7F15" w14:textId="77777777" w:rsidR="005075FA" w:rsidRPr="003B3EB1" w:rsidRDefault="005075FA"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5075FA" w:rsidRPr="003B3EB1" w:rsidRDefault="005075FA"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5075FA" w:rsidRPr="00717B80" w14:paraId="3332FF4B" w14:textId="77777777" w:rsidTr="000C49DC">
      <w:tc>
        <w:tcPr>
          <w:tcW w:w="644" w:type="dxa"/>
        </w:tcPr>
        <w:p w14:paraId="4FDFA8A4" w14:textId="77777777" w:rsidR="005075FA" w:rsidRPr="00717B80" w:rsidRDefault="005075FA"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0A60D3" w:rsidRPr="000A60D3">
            <w:rPr>
              <w:noProof/>
            </w:rPr>
            <w:t>98</w:t>
          </w:r>
          <w:r w:rsidRPr="00717B80">
            <w:rPr>
              <w:szCs w:val="22"/>
            </w:rPr>
            <w:fldChar w:fldCharType="end"/>
          </w:r>
        </w:p>
      </w:tc>
      <w:tc>
        <w:tcPr>
          <w:tcW w:w="8145" w:type="dxa"/>
          <w:noWrap/>
        </w:tcPr>
        <w:p w14:paraId="5255733E" w14:textId="5FFA1497" w:rsidR="005075FA" w:rsidRPr="00717B80" w:rsidRDefault="005075FA" w:rsidP="00717B80">
          <w:pPr>
            <w:pStyle w:val="Prrafodelista"/>
            <w:jc w:val="right"/>
          </w:pPr>
        </w:p>
      </w:tc>
    </w:tr>
  </w:tbl>
  <w:p w14:paraId="4678BE0E" w14:textId="77777777" w:rsidR="005075FA" w:rsidRPr="00937DB0" w:rsidRDefault="005075FA"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075FA" w:rsidRPr="00717B80" w14:paraId="78CFAB36" w14:textId="77777777" w:rsidTr="008E434C">
      <w:tc>
        <w:tcPr>
          <w:tcW w:w="7686" w:type="dxa"/>
        </w:tcPr>
        <w:p w14:paraId="64FED25A" w14:textId="5AF4279A" w:rsidR="005075FA" w:rsidRPr="00717B80" w:rsidRDefault="005075FA" w:rsidP="00127E23">
          <w:pPr>
            <w:pStyle w:val="Prrafodelista"/>
          </w:pPr>
          <w:r>
            <w:t>Capítulo 4 Simulación de datos</w:t>
          </w:r>
        </w:p>
      </w:tc>
      <w:tc>
        <w:tcPr>
          <w:tcW w:w="1103" w:type="dxa"/>
          <w:noWrap/>
        </w:tcPr>
        <w:p w14:paraId="1ED8A8C7" w14:textId="77777777" w:rsidR="005075FA" w:rsidRPr="00717B80" w:rsidRDefault="005075FA"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0A60D3">
            <w:rPr>
              <w:noProof/>
              <w:szCs w:val="22"/>
            </w:rPr>
            <w:t>97</w:t>
          </w:r>
          <w:r w:rsidRPr="00717B80">
            <w:rPr>
              <w:szCs w:val="22"/>
            </w:rPr>
            <w:fldChar w:fldCharType="end"/>
          </w:r>
        </w:p>
      </w:tc>
    </w:tr>
  </w:tbl>
  <w:p w14:paraId="51E83D6A" w14:textId="77777777" w:rsidR="005075FA" w:rsidRPr="003B3EB1" w:rsidRDefault="005075FA"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5E801" w14:textId="77777777" w:rsidR="005075FA" w:rsidRPr="003B3EB1" w:rsidRDefault="005075FA"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5075FA" w:rsidRPr="00937DB0" w14:paraId="30F69D04" w14:textId="77777777" w:rsidTr="000C49DC">
      <w:tc>
        <w:tcPr>
          <w:tcW w:w="644" w:type="dxa"/>
        </w:tcPr>
        <w:p w14:paraId="2ACDE6E5" w14:textId="77777777" w:rsidR="005075FA" w:rsidRPr="00937DB0" w:rsidRDefault="005075FA"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Pr>
              <w:rFonts w:ascii="LMRomanM" w:hAnsi="LMRomanM"/>
              <w:b w:val="0"/>
              <w:noProof/>
              <w:color w:val="auto"/>
              <w:sz w:val="22"/>
              <w:szCs w:val="22"/>
            </w:rPr>
            <w:t>18</w:t>
          </w:r>
          <w:r w:rsidRPr="00937DB0">
            <w:rPr>
              <w:rFonts w:ascii="LMRomanM" w:hAnsi="LMRomanM"/>
              <w:b w:val="0"/>
              <w:color w:val="auto"/>
              <w:sz w:val="22"/>
              <w:szCs w:val="22"/>
            </w:rPr>
            <w:fldChar w:fldCharType="end"/>
          </w:r>
        </w:p>
      </w:tc>
      <w:tc>
        <w:tcPr>
          <w:tcW w:w="8145" w:type="dxa"/>
          <w:noWrap/>
        </w:tcPr>
        <w:p w14:paraId="381FA480" w14:textId="77777777" w:rsidR="005075FA" w:rsidRPr="00937DB0" w:rsidRDefault="005075FA"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5075FA" w:rsidRPr="00937DB0" w:rsidRDefault="005075FA"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5075FA" w:rsidRPr="006573E3" w14:paraId="473EC253" w14:textId="77777777" w:rsidTr="006F1C16">
      <w:tc>
        <w:tcPr>
          <w:tcW w:w="7686" w:type="dxa"/>
        </w:tcPr>
        <w:p w14:paraId="19EE7DA7" w14:textId="77777777" w:rsidR="005075FA" w:rsidRPr="006573E3" w:rsidRDefault="005075FA"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5075FA" w:rsidRPr="006573E3" w:rsidRDefault="005075FA"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60D3">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5075FA" w:rsidRPr="00533AF9" w:rsidRDefault="005075FA"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075FA" w:rsidRPr="00937DB0" w14:paraId="0EC1C37E" w14:textId="77777777" w:rsidTr="008E434C">
      <w:tc>
        <w:tcPr>
          <w:tcW w:w="7686" w:type="dxa"/>
        </w:tcPr>
        <w:p w14:paraId="02861347" w14:textId="0E81464F" w:rsidR="005075FA" w:rsidRPr="00937DB0" w:rsidRDefault="005075FA"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5075FA" w:rsidRPr="00937DB0" w:rsidRDefault="005075FA" w:rsidP="00431484">
          <w:pPr>
            <w:pStyle w:val="Prrafodelista"/>
            <w:jc w:val="right"/>
          </w:pPr>
          <w:r>
            <w:fldChar w:fldCharType="begin"/>
          </w:r>
          <w:r>
            <w:instrText xml:space="preserve"> PAGE   \* MERGEFORMAT </w:instrText>
          </w:r>
          <w:r>
            <w:fldChar w:fldCharType="separate"/>
          </w:r>
          <w:r>
            <w:rPr>
              <w:noProof/>
            </w:rPr>
            <w:t>19</w:t>
          </w:r>
          <w:r>
            <w:rPr>
              <w:noProof/>
            </w:rPr>
            <w:fldChar w:fldCharType="end"/>
          </w:r>
        </w:p>
      </w:tc>
    </w:tr>
  </w:tbl>
  <w:p w14:paraId="3A75758A" w14:textId="77777777" w:rsidR="005075FA" w:rsidRPr="003B3EB1" w:rsidRDefault="005075FA"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5075FA" w:rsidRPr="003B3EB1" w:rsidRDefault="005075FA"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5075FA" w:rsidRPr="00A8021E" w14:paraId="248BADCD" w14:textId="77777777" w:rsidTr="000C49DC">
      <w:tc>
        <w:tcPr>
          <w:tcW w:w="644" w:type="dxa"/>
        </w:tcPr>
        <w:p w14:paraId="76A7C0B3" w14:textId="77777777" w:rsidR="005075FA" w:rsidRPr="00A8021E" w:rsidRDefault="005075FA"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5075FA" w:rsidRPr="00A8021E" w:rsidRDefault="005075FA"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5075FA" w:rsidRPr="00937DB0" w:rsidRDefault="005075FA"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075FA" w:rsidRPr="00A8021E" w14:paraId="235721D5" w14:textId="77777777" w:rsidTr="008E434C">
      <w:tc>
        <w:tcPr>
          <w:tcW w:w="7686" w:type="dxa"/>
        </w:tcPr>
        <w:p w14:paraId="6D89DB48" w14:textId="77777777" w:rsidR="005075FA" w:rsidRPr="00A8021E" w:rsidRDefault="005075FA"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5075FA" w:rsidRPr="00A8021E" w:rsidRDefault="005075FA"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5075FA" w:rsidRPr="003B3EB1" w:rsidRDefault="005075FA"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5075FA" w:rsidRPr="003B3EB1" w:rsidRDefault="005075FA"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5075FA" w:rsidRPr="00A8021E" w14:paraId="360FFBBB" w14:textId="77777777" w:rsidTr="000C49DC">
      <w:tc>
        <w:tcPr>
          <w:tcW w:w="644" w:type="dxa"/>
        </w:tcPr>
        <w:p w14:paraId="478689E6" w14:textId="77777777" w:rsidR="005075FA" w:rsidRPr="00A8021E" w:rsidRDefault="005075FA"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5075FA" w:rsidRPr="00A8021E" w:rsidRDefault="005075FA"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5075FA" w:rsidRPr="00937DB0" w:rsidRDefault="005075FA"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075FA" w:rsidRPr="00A8021E" w14:paraId="108CA324" w14:textId="77777777" w:rsidTr="008E434C">
      <w:tc>
        <w:tcPr>
          <w:tcW w:w="7686" w:type="dxa"/>
        </w:tcPr>
        <w:p w14:paraId="5CF173BA" w14:textId="77777777" w:rsidR="005075FA" w:rsidRPr="00A8021E" w:rsidRDefault="005075FA"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5075FA" w:rsidRPr="00A8021E" w:rsidRDefault="005075FA"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5075FA" w:rsidRPr="003B3EB1" w:rsidRDefault="005075FA"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5075FA" w:rsidRPr="003B3EB1" w:rsidRDefault="005075FA"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581"/>
      <w:gridCol w:w="8070"/>
    </w:tblGrid>
    <w:tr w:rsidR="005075FA" w:rsidRPr="00A8021E" w14:paraId="4C57BA22" w14:textId="77777777" w:rsidTr="000C49DC">
      <w:tc>
        <w:tcPr>
          <w:tcW w:w="644" w:type="dxa"/>
        </w:tcPr>
        <w:p w14:paraId="10976968" w14:textId="77777777" w:rsidR="005075FA" w:rsidRPr="00A8021E" w:rsidRDefault="005075FA"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A60D3">
            <w:rPr>
              <w:rFonts w:cs="Arial"/>
              <w:b w:val="0"/>
              <w:noProof/>
              <w:color w:val="auto"/>
              <w:sz w:val="22"/>
              <w:szCs w:val="22"/>
            </w:rPr>
            <w:t>112</w:t>
          </w:r>
          <w:r w:rsidRPr="00A8021E">
            <w:rPr>
              <w:rFonts w:cs="Arial"/>
              <w:b w:val="0"/>
              <w:color w:val="auto"/>
              <w:sz w:val="22"/>
              <w:szCs w:val="22"/>
            </w:rPr>
            <w:fldChar w:fldCharType="end"/>
          </w:r>
        </w:p>
      </w:tc>
      <w:tc>
        <w:tcPr>
          <w:tcW w:w="8145" w:type="dxa"/>
          <w:noWrap/>
        </w:tcPr>
        <w:p w14:paraId="1BB365DE" w14:textId="77777777" w:rsidR="005075FA" w:rsidRPr="00A8021E" w:rsidRDefault="005075FA"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5075FA" w:rsidRPr="00937DB0" w:rsidRDefault="005075FA"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075FA" w:rsidRPr="00A8021E" w14:paraId="5AD2EF6E" w14:textId="77777777" w:rsidTr="008E434C">
      <w:tc>
        <w:tcPr>
          <w:tcW w:w="7686" w:type="dxa"/>
        </w:tcPr>
        <w:p w14:paraId="4D903A96" w14:textId="77777777" w:rsidR="005075FA" w:rsidRPr="00A8021E" w:rsidRDefault="005075FA"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5075FA" w:rsidRPr="00A8021E" w:rsidRDefault="005075FA"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A60D3">
            <w:rPr>
              <w:rFonts w:cs="Arial"/>
              <w:b w:val="0"/>
              <w:noProof/>
              <w:color w:val="auto"/>
              <w:sz w:val="22"/>
              <w:szCs w:val="22"/>
            </w:rPr>
            <w:t>113</w:t>
          </w:r>
          <w:r w:rsidRPr="00A8021E">
            <w:rPr>
              <w:rFonts w:cs="Arial"/>
              <w:b w:val="0"/>
              <w:color w:val="auto"/>
              <w:sz w:val="22"/>
              <w:szCs w:val="22"/>
            </w:rPr>
            <w:fldChar w:fldCharType="end"/>
          </w:r>
        </w:p>
      </w:tc>
    </w:tr>
  </w:tbl>
  <w:p w14:paraId="69384293" w14:textId="77777777" w:rsidR="005075FA" w:rsidRPr="003B3EB1" w:rsidRDefault="005075FA" w:rsidP="00C139F2">
    <w:pPr>
      <w:pStyle w:val="Encabezado"/>
    </w:pPr>
  </w:p>
  <w:p w14:paraId="2E5EE5A8" w14:textId="77777777" w:rsidR="005075FA" w:rsidRDefault="005075F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5075FA" w:rsidRPr="00533AF9" w:rsidRDefault="005075FA"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5075FA" w:rsidRPr="006573E3" w14:paraId="5FECD261" w14:textId="77777777" w:rsidTr="00BB3C1A">
      <w:tc>
        <w:tcPr>
          <w:tcW w:w="6613" w:type="dxa"/>
        </w:tcPr>
        <w:p w14:paraId="1EB16ADD" w14:textId="77777777" w:rsidR="005075FA" w:rsidRPr="006573E3" w:rsidRDefault="005075FA" w:rsidP="000C0226">
          <w:pPr>
            <w:pStyle w:val="Encabezado"/>
            <w:spacing w:after="0"/>
            <w:jc w:val="left"/>
            <w:rPr>
              <w:rFonts w:cs="Arial"/>
              <w:b w:val="0"/>
              <w:color w:val="auto"/>
              <w:sz w:val="22"/>
              <w:szCs w:val="22"/>
            </w:rPr>
          </w:pPr>
          <w:r w:rsidRPr="006573E3">
            <w:rPr>
              <w:rFonts w:cs="Arial"/>
              <w:b w:val="0"/>
              <w:color w:val="auto"/>
              <w:sz w:val="22"/>
              <w:szCs w:val="22"/>
            </w:rPr>
            <w:t>Resumen y Abstract</w:t>
          </w:r>
        </w:p>
      </w:tc>
      <w:tc>
        <w:tcPr>
          <w:tcW w:w="968" w:type="dxa"/>
        </w:tcPr>
        <w:p w14:paraId="175D696B" w14:textId="77777777" w:rsidR="005075FA" w:rsidRPr="006573E3" w:rsidRDefault="005075FA" w:rsidP="000C0226">
          <w:pPr>
            <w:pStyle w:val="Encabezado"/>
            <w:spacing w:after="0"/>
            <w:rPr>
              <w:rFonts w:cs="Arial"/>
              <w:b w:val="0"/>
              <w:color w:val="auto"/>
              <w:sz w:val="22"/>
              <w:szCs w:val="22"/>
            </w:rPr>
          </w:pPr>
        </w:p>
      </w:tc>
      <w:tc>
        <w:tcPr>
          <w:tcW w:w="1151" w:type="dxa"/>
          <w:noWrap/>
        </w:tcPr>
        <w:p w14:paraId="75A1EC22" w14:textId="77777777" w:rsidR="005075FA" w:rsidRPr="006573E3" w:rsidRDefault="005075FA"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60D3">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5075FA" w:rsidRPr="00533AF9" w:rsidRDefault="005075FA"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5075FA" w:rsidRPr="006573E3" w14:paraId="77E51EEA" w14:textId="77777777" w:rsidTr="000C0226">
      <w:tc>
        <w:tcPr>
          <w:tcW w:w="709" w:type="dxa"/>
        </w:tcPr>
        <w:p w14:paraId="11CE1047" w14:textId="77777777" w:rsidR="005075FA" w:rsidRPr="006573E3" w:rsidRDefault="005075FA"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5075FA" w:rsidRPr="006573E3" w:rsidRDefault="005075FA"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5075FA" w:rsidRPr="00937DB0" w:rsidRDefault="005075FA"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5075FA" w:rsidRPr="006573E3" w14:paraId="16586743" w14:textId="77777777" w:rsidTr="000C0226">
      <w:tc>
        <w:tcPr>
          <w:tcW w:w="7670" w:type="dxa"/>
        </w:tcPr>
        <w:p w14:paraId="0051532F" w14:textId="77777777" w:rsidR="005075FA" w:rsidRPr="006573E3" w:rsidRDefault="005075FA"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5075FA" w:rsidRPr="006573E3" w:rsidRDefault="005075FA"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60D3">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5075FA" w:rsidRPr="00533AF9" w:rsidRDefault="005075FA"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5075FA" w:rsidRPr="006573E3" w14:paraId="4EA5E5CB" w14:textId="77777777" w:rsidTr="000C49DC">
      <w:tc>
        <w:tcPr>
          <w:tcW w:w="644" w:type="dxa"/>
        </w:tcPr>
        <w:p w14:paraId="73F4FD39" w14:textId="77777777" w:rsidR="005075FA" w:rsidRPr="006573E3" w:rsidRDefault="005075FA"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60D3">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5075FA" w:rsidRPr="006573E3" w:rsidRDefault="005075FA"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5075FA" w:rsidRPr="00937DB0" w:rsidRDefault="005075FA"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075FA" w:rsidRPr="00A8021E" w14:paraId="2AE003A3" w14:textId="77777777" w:rsidTr="006F1C16">
      <w:tc>
        <w:tcPr>
          <w:tcW w:w="7686" w:type="dxa"/>
        </w:tcPr>
        <w:p w14:paraId="6B3536F8" w14:textId="62EFCE61" w:rsidR="005075FA" w:rsidRPr="00A8021E" w:rsidRDefault="005075FA"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5075FA" w:rsidRPr="00A8021E" w:rsidRDefault="005075FA"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A60D3">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5075FA" w:rsidRPr="00533AF9" w:rsidRDefault="005075FA"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5075FA" w:rsidRPr="00B7079E" w:rsidRDefault="005075FA"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8">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3">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2"/>
  </w:num>
  <w:num w:numId="2">
    <w:abstractNumId w:val="10"/>
  </w:num>
  <w:num w:numId="3">
    <w:abstractNumId w:val="7"/>
  </w:num>
  <w:num w:numId="4">
    <w:abstractNumId w:val="15"/>
  </w:num>
  <w:num w:numId="5">
    <w:abstractNumId w:val="6"/>
  </w:num>
  <w:num w:numId="6">
    <w:abstractNumId w:val="8"/>
  </w:num>
  <w:num w:numId="7">
    <w:abstractNumId w:val="13"/>
  </w:num>
  <w:num w:numId="8">
    <w:abstractNumId w:val="9"/>
  </w:num>
  <w:num w:numId="9">
    <w:abstractNumId w:val="11"/>
  </w:num>
  <w:num w:numId="10">
    <w:abstractNumId w:val="10"/>
    <w:lvlOverride w:ilvl="0">
      <w:startOverride w:val="1"/>
    </w:lvlOverride>
  </w:num>
  <w:num w:numId="11">
    <w:abstractNumId w:val="1"/>
  </w:num>
  <w:num w:numId="12">
    <w:abstractNumId w:val="12"/>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num>
  <w:num w:numId="16">
    <w:abstractNumId w:val="12"/>
  </w:num>
  <w:num w:numId="17">
    <w:abstractNumId w:val="14"/>
  </w:num>
  <w:num w:numId="18">
    <w:abstractNumId w:val="5"/>
  </w:num>
  <w:num w:numId="19">
    <w:abstractNumId w:val="3"/>
  </w:num>
  <w:num w:numId="20">
    <w:abstractNumId w:val="4"/>
  </w:num>
  <w:num w:numId="21">
    <w:abstractNumId w:val="0"/>
  </w:num>
  <w:num w:numId="22">
    <w:abstractNumId w:val="12"/>
  </w:num>
  <w:num w:numId="23">
    <w:abstractNumId w:val="2"/>
  </w:num>
  <w:num w:numId="24">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10D8"/>
    <w:rsid w:val="00011E43"/>
    <w:rsid w:val="0001289E"/>
    <w:rsid w:val="00014B0B"/>
    <w:rsid w:val="0001658E"/>
    <w:rsid w:val="000211FD"/>
    <w:rsid w:val="000218DE"/>
    <w:rsid w:val="00022A0A"/>
    <w:rsid w:val="00023BEA"/>
    <w:rsid w:val="000312AD"/>
    <w:rsid w:val="00031E61"/>
    <w:rsid w:val="00032508"/>
    <w:rsid w:val="00036B37"/>
    <w:rsid w:val="00036CB2"/>
    <w:rsid w:val="00040BCB"/>
    <w:rsid w:val="000412B6"/>
    <w:rsid w:val="00041885"/>
    <w:rsid w:val="00041E5C"/>
    <w:rsid w:val="0004385A"/>
    <w:rsid w:val="0004405E"/>
    <w:rsid w:val="00046C28"/>
    <w:rsid w:val="00046E45"/>
    <w:rsid w:val="00051348"/>
    <w:rsid w:val="0005159C"/>
    <w:rsid w:val="00053405"/>
    <w:rsid w:val="0005546F"/>
    <w:rsid w:val="00055FAB"/>
    <w:rsid w:val="00060687"/>
    <w:rsid w:val="00062413"/>
    <w:rsid w:val="00064F19"/>
    <w:rsid w:val="00074AE5"/>
    <w:rsid w:val="00076FC6"/>
    <w:rsid w:val="000777AD"/>
    <w:rsid w:val="000806B5"/>
    <w:rsid w:val="00081DEA"/>
    <w:rsid w:val="000840FB"/>
    <w:rsid w:val="00090235"/>
    <w:rsid w:val="0009091F"/>
    <w:rsid w:val="00090D56"/>
    <w:rsid w:val="000918C8"/>
    <w:rsid w:val="0009351C"/>
    <w:rsid w:val="00093F4E"/>
    <w:rsid w:val="000948B8"/>
    <w:rsid w:val="000949F9"/>
    <w:rsid w:val="00094E59"/>
    <w:rsid w:val="0009577E"/>
    <w:rsid w:val="00096B72"/>
    <w:rsid w:val="000A0375"/>
    <w:rsid w:val="000A219F"/>
    <w:rsid w:val="000A3B29"/>
    <w:rsid w:val="000A442E"/>
    <w:rsid w:val="000A4607"/>
    <w:rsid w:val="000A4BB3"/>
    <w:rsid w:val="000A6078"/>
    <w:rsid w:val="000A60D3"/>
    <w:rsid w:val="000A7EB7"/>
    <w:rsid w:val="000B000C"/>
    <w:rsid w:val="000B09FE"/>
    <w:rsid w:val="000B1399"/>
    <w:rsid w:val="000B1921"/>
    <w:rsid w:val="000B354C"/>
    <w:rsid w:val="000B399D"/>
    <w:rsid w:val="000B5279"/>
    <w:rsid w:val="000C0226"/>
    <w:rsid w:val="000C15C3"/>
    <w:rsid w:val="000C2379"/>
    <w:rsid w:val="000C49DC"/>
    <w:rsid w:val="000C54BE"/>
    <w:rsid w:val="000C72B8"/>
    <w:rsid w:val="000D121D"/>
    <w:rsid w:val="000D1E1D"/>
    <w:rsid w:val="000D252E"/>
    <w:rsid w:val="000D2769"/>
    <w:rsid w:val="000D28EF"/>
    <w:rsid w:val="000D2912"/>
    <w:rsid w:val="000D664F"/>
    <w:rsid w:val="000E2379"/>
    <w:rsid w:val="000E3148"/>
    <w:rsid w:val="000E45B1"/>
    <w:rsid w:val="000E5E47"/>
    <w:rsid w:val="000F4386"/>
    <w:rsid w:val="00102C5D"/>
    <w:rsid w:val="00104509"/>
    <w:rsid w:val="001049C9"/>
    <w:rsid w:val="001052A4"/>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71BE"/>
    <w:rsid w:val="00127E23"/>
    <w:rsid w:val="00132487"/>
    <w:rsid w:val="0013458C"/>
    <w:rsid w:val="00135AE8"/>
    <w:rsid w:val="001370CF"/>
    <w:rsid w:val="001413D9"/>
    <w:rsid w:val="001424A2"/>
    <w:rsid w:val="0014372C"/>
    <w:rsid w:val="0014434A"/>
    <w:rsid w:val="00146752"/>
    <w:rsid w:val="001468EA"/>
    <w:rsid w:val="00150185"/>
    <w:rsid w:val="00153EF8"/>
    <w:rsid w:val="00154F3C"/>
    <w:rsid w:val="00155CEB"/>
    <w:rsid w:val="001566DD"/>
    <w:rsid w:val="00157F62"/>
    <w:rsid w:val="00160202"/>
    <w:rsid w:val="00164113"/>
    <w:rsid w:val="00164174"/>
    <w:rsid w:val="00164EC6"/>
    <w:rsid w:val="001666F1"/>
    <w:rsid w:val="001668BF"/>
    <w:rsid w:val="00170025"/>
    <w:rsid w:val="0017258A"/>
    <w:rsid w:val="0017362F"/>
    <w:rsid w:val="00173E37"/>
    <w:rsid w:val="00174049"/>
    <w:rsid w:val="00175ED5"/>
    <w:rsid w:val="00177870"/>
    <w:rsid w:val="001778B9"/>
    <w:rsid w:val="00183A45"/>
    <w:rsid w:val="00186B69"/>
    <w:rsid w:val="00187CB1"/>
    <w:rsid w:val="00190C97"/>
    <w:rsid w:val="001915D8"/>
    <w:rsid w:val="00192CA4"/>
    <w:rsid w:val="0019342A"/>
    <w:rsid w:val="00193D54"/>
    <w:rsid w:val="00193F65"/>
    <w:rsid w:val="00193FAC"/>
    <w:rsid w:val="0019442D"/>
    <w:rsid w:val="00194847"/>
    <w:rsid w:val="001968A3"/>
    <w:rsid w:val="001A0BBE"/>
    <w:rsid w:val="001A1B53"/>
    <w:rsid w:val="001A236F"/>
    <w:rsid w:val="001A2B7B"/>
    <w:rsid w:val="001A2E7D"/>
    <w:rsid w:val="001A3466"/>
    <w:rsid w:val="001A54E8"/>
    <w:rsid w:val="001A71CA"/>
    <w:rsid w:val="001B0D8D"/>
    <w:rsid w:val="001B2A56"/>
    <w:rsid w:val="001B30F8"/>
    <w:rsid w:val="001B3CE6"/>
    <w:rsid w:val="001B6277"/>
    <w:rsid w:val="001C4B18"/>
    <w:rsid w:val="001C5398"/>
    <w:rsid w:val="001C597D"/>
    <w:rsid w:val="001C61F3"/>
    <w:rsid w:val="001C6A21"/>
    <w:rsid w:val="001C6C65"/>
    <w:rsid w:val="001D1D1F"/>
    <w:rsid w:val="001D2927"/>
    <w:rsid w:val="001D2F9A"/>
    <w:rsid w:val="001D3A7A"/>
    <w:rsid w:val="001D407D"/>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693B"/>
    <w:rsid w:val="00212C48"/>
    <w:rsid w:val="002141E6"/>
    <w:rsid w:val="00217026"/>
    <w:rsid w:val="00222195"/>
    <w:rsid w:val="002332E5"/>
    <w:rsid w:val="00233319"/>
    <w:rsid w:val="00236006"/>
    <w:rsid w:val="00237BC5"/>
    <w:rsid w:val="00241BA2"/>
    <w:rsid w:val="00242D6D"/>
    <w:rsid w:val="0024478E"/>
    <w:rsid w:val="00245144"/>
    <w:rsid w:val="0024577E"/>
    <w:rsid w:val="002507EE"/>
    <w:rsid w:val="00252821"/>
    <w:rsid w:val="002537B7"/>
    <w:rsid w:val="0025574D"/>
    <w:rsid w:val="00255802"/>
    <w:rsid w:val="00256605"/>
    <w:rsid w:val="00256793"/>
    <w:rsid w:val="00257CB8"/>
    <w:rsid w:val="00257EA5"/>
    <w:rsid w:val="00263571"/>
    <w:rsid w:val="00271583"/>
    <w:rsid w:val="002728E7"/>
    <w:rsid w:val="00277FB1"/>
    <w:rsid w:val="0028037B"/>
    <w:rsid w:val="00282074"/>
    <w:rsid w:val="00282BB9"/>
    <w:rsid w:val="00285BAE"/>
    <w:rsid w:val="002865F1"/>
    <w:rsid w:val="0028786F"/>
    <w:rsid w:val="00293E14"/>
    <w:rsid w:val="00294794"/>
    <w:rsid w:val="00294C7F"/>
    <w:rsid w:val="00294FA7"/>
    <w:rsid w:val="00295C88"/>
    <w:rsid w:val="00295D6F"/>
    <w:rsid w:val="002A0FAB"/>
    <w:rsid w:val="002A2A69"/>
    <w:rsid w:val="002A4200"/>
    <w:rsid w:val="002A469B"/>
    <w:rsid w:val="002A5A99"/>
    <w:rsid w:val="002A6B31"/>
    <w:rsid w:val="002A7AA7"/>
    <w:rsid w:val="002B00EF"/>
    <w:rsid w:val="002B4F81"/>
    <w:rsid w:val="002B59BA"/>
    <w:rsid w:val="002C199C"/>
    <w:rsid w:val="002C5718"/>
    <w:rsid w:val="002C63D2"/>
    <w:rsid w:val="002D2FBE"/>
    <w:rsid w:val="002D316F"/>
    <w:rsid w:val="002D45A1"/>
    <w:rsid w:val="002D48CC"/>
    <w:rsid w:val="002E08C6"/>
    <w:rsid w:val="002E1C06"/>
    <w:rsid w:val="002E230F"/>
    <w:rsid w:val="002E2DF6"/>
    <w:rsid w:val="002E46E5"/>
    <w:rsid w:val="002F0EC5"/>
    <w:rsid w:val="002F128F"/>
    <w:rsid w:val="002F19DB"/>
    <w:rsid w:val="002F1A0E"/>
    <w:rsid w:val="002F1E17"/>
    <w:rsid w:val="002F20C5"/>
    <w:rsid w:val="002F38FD"/>
    <w:rsid w:val="002F4CF0"/>
    <w:rsid w:val="002F4EDC"/>
    <w:rsid w:val="002F6E10"/>
    <w:rsid w:val="002F6FC5"/>
    <w:rsid w:val="002F7BC4"/>
    <w:rsid w:val="003003C5"/>
    <w:rsid w:val="0030276F"/>
    <w:rsid w:val="0030375C"/>
    <w:rsid w:val="00303B10"/>
    <w:rsid w:val="003044FB"/>
    <w:rsid w:val="0030503B"/>
    <w:rsid w:val="0030626D"/>
    <w:rsid w:val="003062D9"/>
    <w:rsid w:val="00311FE1"/>
    <w:rsid w:val="00316A22"/>
    <w:rsid w:val="00320511"/>
    <w:rsid w:val="0032110A"/>
    <w:rsid w:val="00321322"/>
    <w:rsid w:val="00321A0C"/>
    <w:rsid w:val="00324659"/>
    <w:rsid w:val="00330211"/>
    <w:rsid w:val="00331AEB"/>
    <w:rsid w:val="00332260"/>
    <w:rsid w:val="00333EC1"/>
    <w:rsid w:val="003345ED"/>
    <w:rsid w:val="003346E4"/>
    <w:rsid w:val="0033664D"/>
    <w:rsid w:val="003369EE"/>
    <w:rsid w:val="0034206B"/>
    <w:rsid w:val="003421CA"/>
    <w:rsid w:val="00342A76"/>
    <w:rsid w:val="0034331F"/>
    <w:rsid w:val="003437B3"/>
    <w:rsid w:val="00347647"/>
    <w:rsid w:val="0035106C"/>
    <w:rsid w:val="0035163F"/>
    <w:rsid w:val="00351CAE"/>
    <w:rsid w:val="00354C8D"/>
    <w:rsid w:val="00355EC7"/>
    <w:rsid w:val="003561B5"/>
    <w:rsid w:val="0035748C"/>
    <w:rsid w:val="00361CFD"/>
    <w:rsid w:val="00361F00"/>
    <w:rsid w:val="00370460"/>
    <w:rsid w:val="003719A2"/>
    <w:rsid w:val="00373449"/>
    <w:rsid w:val="00373A1C"/>
    <w:rsid w:val="00374B26"/>
    <w:rsid w:val="003773E9"/>
    <w:rsid w:val="00380C46"/>
    <w:rsid w:val="00384F38"/>
    <w:rsid w:val="00387901"/>
    <w:rsid w:val="00392A15"/>
    <w:rsid w:val="0039367A"/>
    <w:rsid w:val="00394DEE"/>
    <w:rsid w:val="003A0A82"/>
    <w:rsid w:val="003A1A71"/>
    <w:rsid w:val="003A1EA4"/>
    <w:rsid w:val="003A2623"/>
    <w:rsid w:val="003A3385"/>
    <w:rsid w:val="003A3E47"/>
    <w:rsid w:val="003A516A"/>
    <w:rsid w:val="003A52ED"/>
    <w:rsid w:val="003A57F9"/>
    <w:rsid w:val="003A5CA6"/>
    <w:rsid w:val="003A6F94"/>
    <w:rsid w:val="003B3EB1"/>
    <w:rsid w:val="003B75F4"/>
    <w:rsid w:val="003B7DC3"/>
    <w:rsid w:val="003C01E6"/>
    <w:rsid w:val="003C0D4C"/>
    <w:rsid w:val="003C1077"/>
    <w:rsid w:val="003C26C2"/>
    <w:rsid w:val="003C3F50"/>
    <w:rsid w:val="003C5595"/>
    <w:rsid w:val="003C55CE"/>
    <w:rsid w:val="003C6747"/>
    <w:rsid w:val="003D1CA1"/>
    <w:rsid w:val="003D2FB1"/>
    <w:rsid w:val="003D3AD9"/>
    <w:rsid w:val="003E0AF3"/>
    <w:rsid w:val="003E0D31"/>
    <w:rsid w:val="003E145E"/>
    <w:rsid w:val="003E2354"/>
    <w:rsid w:val="003E5756"/>
    <w:rsid w:val="003E7607"/>
    <w:rsid w:val="003E7A3A"/>
    <w:rsid w:val="003F678D"/>
    <w:rsid w:val="003F70AE"/>
    <w:rsid w:val="0040063C"/>
    <w:rsid w:val="0040068B"/>
    <w:rsid w:val="00401722"/>
    <w:rsid w:val="00401E41"/>
    <w:rsid w:val="00402583"/>
    <w:rsid w:val="0040355A"/>
    <w:rsid w:val="004043A2"/>
    <w:rsid w:val="004055DE"/>
    <w:rsid w:val="00406274"/>
    <w:rsid w:val="00406C75"/>
    <w:rsid w:val="00413090"/>
    <w:rsid w:val="004135C3"/>
    <w:rsid w:val="00416158"/>
    <w:rsid w:val="00421007"/>
    <w:rsid w:val="004226F4"/>
    <w:rsid w:val="00423A79"/>
    <w:rsid w:val="0042406C"/>
    <w:rsid w:val="00425249"/>
    <w:rsid w:val="00425B56"/>
    <w:rsid w:val="004279C2"/>
    <w:rsid w:val="00431052"/>
    <w:rsid w:val="00431484"/>
    <w:rsid w:val="0043276B"/>
    <w:rsid w:val="00433883"/>
    <w:rsid w:val="00435DAE"/>
    <w:rsid w:val="00436B08"/>
    <w:rsid w:val="00437F10"/>
    <w:rsid w:val="00440A5F"/>
    <w:rsid w:val="00442BF2"/>
    <w:rsid w:val="0044491B"/>
    <w:rsid w:val="004463A5"/>
    <w:rsid w:val="00446921"/>
    <w:rsid w:val="0044727E"/>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1EB1"/>
    <w:rsid w:val="0048239D"/>
    <w:rsid w:val="00486049"/>
    <w:rsid w:val="004863B8"/>
    <w:rsid w:val="00486447"/>
    <w:rsid w:val="00487F41"/>
    <w:rsid w:val="00491855"/>
    <w:rsid w:val="00491D98"/>
    <w:rsid w:val="00492518"/>
    <w:rsid w:val="00494A72"/>
    <w:rsid w:val="00495E0B"/>
    <w:rsid w:val="004963DD"/>
    <w:rsid w:val="004A0F6B"/>
    <w:rsid w:val="004A1700"/>
    <w:rsid w:val="004A4018"/>
    <w:rsid w:val="004B2D60"/>
    <w:rsid w:val="004B32B8"/>
    <w:rsid w:val="004B49ED"/>
    <w:rsid w:val="004B61F9"/>
    <w:rsid w:val="004C184C"/>
    <w:rsid w:val="004C3C91"/>
    <w:rsid w:val="004C51D7"/>
    <w:rsid w:val="004C5672"/>
    <w:rsid w:val="004C6CCC"/>
    <w:rsid w:val="004D14FD"/>
    <w:rsid w:val="004D3DAB"/>
    <w:rsid w:val="004D4245"/>
    <w:rsid w:val="004D6123"/>
    <w:rsid w:val="004E2C18"/>
    <w:rsid w:val="004F20B6"/>
    <w:rsid w:val="004F2186"/>
    <w:rsid w:val="004F3340"/>
    <w:rsid w:val="004F3DF0"/>
    <w:rsid w:val="004F4155"/>
    <w:rsid w:val="004F4965"/>
    <w:rsid w:val="004F558E"/>
    <w:rsid w:val="004F5915"/>
    <w:rsid w:val="004F5F6D"/>
    <w:rsid w:val="005010B9"/>
    <w:rsid w:val="00501CC9"/>
    <w:rsid w:val="005075FA"/>
    <w:rsid w:val="005109B9"/>
    <w:rsid w:val="00510C50"/>
    <w:rsid w:val="00511E7A"/>
    <w:rsid w:val="00513907"/>
    <w:rsid w:val="00520DD1"/>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B2"/>
    <w:rsid w:val="00541468"/>
    <w:rsid w:val="00542280"/>
    <w:rsid w:val="005439C9"/>
    <w:rsid w:val="00547272"/>
    <w:rsid w:val="005507FD"/>
    <w:rsid w:val="00552AB2"/>
    <w:rsid w:val="005540E5"/>
    <w:rsid w:val="0055470B"/>
    <w:rsid w:val="00554CBA"/>
    <w:rsid w:val="00555C92"/>
    <w:rsid w:val="0055704C"/>
    <w:rsid w:val="005571CC"/>
    <w:rsid w:val="005572B4"/>
    <w:rsid w:val="005577CC"/>
    <w:rsid w:val="00560156"/>
    <w:rsid w:val="00564C78"/>
    <w:rsid w:val="00570B23"/>
    <w:rsid w:val="00572959"/>
    <w:rsid w:val="005804FD"/>
    <w:rsid w:val="0058118D"/>
    <w:rsid w:val="005814A5"/>
    <w:rsid w:val="005823E0"/>
    <w:rsid w:val="00583968"/>
    <w:rsid w:val="00585C10"/>
    <w:rsid w:val="0058668E"/>
    <w:rsid w:val="00591756"/>
    <w:rsid w:val="00592B41"/>
    <w:rsid w:val="005A0B94"/>
    <w:rsid w:val="005A2C0C"/>
    <w:rsid w:val="005A3E63"/>
    <w:rsid w:val="005A4E00"/>
    <w:rsid w:val="005A54F7"/>
    <w:rsid w:val="005A5625"/>
    <w:rsid w:val="005A73CD"/>
    <w:rsid w:val="005B1867"/>
    <w:rsid w:val="005B2763"/>
    <w:rsid w:val="005B2F44"/>
    <w:rsid w:val="005B36AC"/>
    <w:rsid w:val="005B43D2"/>
    <w:rsid w:val="005C1EBF"/>
    <w:rsid w:val="005C2114"/>
    <w:rsid w:val="005C2A01"/>
    <w:rsid w:val="005C341F"/>
    <w:rsid w:val="005C4B16"/>
    <w:rsid w:val="005C506C"/>
    <w:rsid w:val="005C5711"/>
    <w:rsid w:val="005C72AB"/>
    <w:rsid w:val="005C7CFD"/>
    <w:rsid w:val="005D0F75"/>
    <w:rsid w:val="005D1821"/>
    <w:rsid w:val="005D2A99"/>
    <w:rsid w:val="005D317E"/>
    <w:rsid w:val="005D3E91"/>
    <w:rsid w:val="005D5C7B"/>
    <w:rsid w:val="005E037D"/>
    <w:rsid w:val="005E10A1"/>
    <w:rsid w:val="005E1D14"/>
    <w:rsid w:val="005E27C1"/>
    <w:rsid w:val="005E2BD4"/>
    <w:rsid w:val="005E307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DE6"/>
    <w:rsid w:val="00627195"/>
    <w:rsid w:val="00634141"/>
    <w:rsid w:val="00635AA8"/>
    <w:rsid w:val="0063659E"/>
    <w:rsid w:val="00636E48"/>
    <w:rsid w:val="00637E3B"/>
    <w:rsid w:val="00640112"/>
    <w:rsid w:val="00642617"/>
    <w:rsid w:val="00643750"/>
    <w:rsid w:val="00643BF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C10D9"/>
    <w:rsid w:val="006C17EA"/>
    <w:rsid w:val="006C1AF1"/>
    <w:rsid w:val="006C200A"/>
    <w:rsid w:val="006C2600"/>
    <w:rsid w:val="006C2C3B"/>
    <w:rsid w:val="006C2CAE"/>
    <w:rsid w:val="006C3A90"/>
    <w:rsid w:val="006C4571"/>
    <w:rsid w:val="006C7C13"/>
    <w:rsid w:val="006D0476"/>
    <w:rsid w:val="006D0DEC"/>
    <w:rsid w:val="006D3153"/>
    <w:rsid w:val="006D651A"/>
    <w:rsid w:val="006E0D9E"/>
    <w:rsid w:val="006E31DA"/>
    <w:rsid w:val="006E3D32"/>
    <w:rsid w:val="006E433D"/>
    <w:rsid w:val="006E6B0A"/>
    <w:rsid w:val="006E6B61"/>
    <w:rsid w:val="006E6BCC"/>
    <w:rsid w:val="006E7905"/>
    <w:rsid w:val="006F0DCF"/>
    <w:rsid w:val="006F0FEE"/>
    <w:rsid w:val="006F1C16"/>
    <w:rsid w:val="006F23DB"/>
    <w:rsid w:val="006F2520"/>
    <w:rsid w:val="006F3862"/>
    <w:rsid w:val="006F3F8D"/>
    <w:rsid w:val="006F6D33"/>
    <w:rsid w:val="00701546"/>
    <w:rsid w:val="00701ECC"/>
    <w:rsid w:val="00704525"/>
    <w:rsid w:val="007061B2"/>
    <w:rsid w:val="0070742D"/>
    <w:rsid w:val="00714956"/>
    <w:rsid w:val="00715914"/>
    <w:rsid w:val="00717866"/>
    <w:rsid w:val="00717B80"/>
    <w:rsid w:val="00720353"/>
    <w:rsid w:val="00721236"/>
    <w:rsid w:val="007240D8"/>
    <w:rsid w:val="00724E0E"/>
    <w:rsid w:val="007254C7"/>
    <w:rsid w:val="00726C8F"/>
    <w:rsid w:val="00726DB2"/>
    <w:rsid w:val="007308EE"/>
    <w:rsid w:val="007316F9"/>
    <w:rsid w:val="00737413"/>
    <w:rsid w:val="007411E2"/>
    <w:rsid w:val="00742962"/>
    <w:rsid w:val="0074296A"/>
    <w:rsid w:val="00743A6A"/>
    <w:rsid w:val="00743F2F"/>
    <w:rsid w:val="007452A2"/>
    <w:rsid w:val="007453EC"/>
    <w:rsid w:val="0074599A"/>
    <w:rsid w:val="007474A2"/>
    <w:rsid w:val="00747C68"/>
    <w:rsid w:val="00752E33"/>
    <w:rsid w:val="00754E9F"/>
    <w:rsid w:val="00756EE4"/>
    <w:rsid w:val="00757A02"/>
    <w:rsid w:val="007621AB"/>
    <w:rsid w:val="007635DF"/>
    <w:rsid w:val="007654EF"/>
    <w:rsid w:val="007660F1"/>
    <w:rsid w:val="007672F4"/>
    <w:rsid w:val="00770CD1"/>
    <w:rsid w:val="0077150A"/>
    <w:rsid w:val="00774B35"/>
    <w:rsid w:val="00776EB7"/>
    <w:rsid w:val="0078035D"/>
    <w:rsid w:val="00780843"/>
    <w:rsid w:val="00781982"/>
    <w:rsid w:val="00781D8D"/>
    <w:rsid w:val="007834A3"/>
    <w:rsid w:val="00783D4B"/>
    <w:rsid w:val="00783E84"/>
    <w:rsid w:val="00786702"/>
    <w:rsid w:val="00790749"/>
    <w:rsid w:val="0079540E"/>
    <w:rsid w:val="007A108E"/>
    <w:rsid w:val="007A1398"/>
    <w:rsid w:val="007B0063"/>
    <w:rsid w:val="007B10FA"/>
    <w:rsid w:val="007B13B7"/>
    <w:rsid w:val="007B3BAF"/>
    <w:rsid w:val="007B4EA5"/>
    <w:rsid w:val="007B5B40"/>
    <w:rsid w:val="007B62A6"/>
    <w:rsid w:val="007B6FDC"/>
    <w:rsid w:val="007C18D6"/>
    <w:rsid w:val="007C2CFD"/>
    <w:rsid w:val="007C3778"/>
    <w:rsid w:val="007C48BD"/>
    <w:rsid w:val="007C6EC8"/>
    <w:rsid w:val="007D02C4"/>
    <w:rsid w:val="007D092B"/>
    <w:rsid w:val="007D14FE"/>
    <w:rsid w:val="007D240C"/>
    <w:rsid w:val="007D36B6"/>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802049"/>
    <w:rsid w:val="00803755"/>
    <w:rsid w:val="00804ACB"/>
    <w:rsid w:val="00804B68"/>
    <w:rsid w:val="00804D23"/>
    <w:rsid w:val="008070BF"/>
    <w:rsid w:val="0080711D"/>
    <w:rsid w:val="008079C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47AEA"/>
    <w:rsid w:val="00847BC0"/>
    <w:rsid w:val="00851F74"/>
    <w:rsid w:val="008522FF"/>
    <w:rsid w:val="008526DA"/>
    <w:rsid w:val="00852BE6"/>
    <w:rsid w:val="00856094"/>
    <w:rsid w:val="008563BD"/>
    <w:rsid w:val="00856414"/>
    <w:rsid w:val="00857078"/>
    <w:rsid w:val="00857543"/>
    <w:rsid w:val="00857F67"/>
    <w:rsid w:val="008605B1"/>
    <w:rsid w:val="008606A3"/>
    <w:rsid w:val="00860794"/>
    <w:rsid w:val="00861281"/>
    <w:rsid w:val="0086289E"/>
    <w:rsid w:val="00863945"/>
    <w:rsid w:val="00865AB9"/>
    <w:rsid w:val="00865AFD"/>
    <w:rsid w:val="00865D6A"/>
    <w:rsid w:val="0086708B"/>
    <w:rsid w:val="00871C44"/>
    <w:rsid w:val="00871D9C"/>
    <w:rsid w:val="008736A3"/>
    <w:rsid w:val="00876A6F"/>
    <w:rsid w:val="00876B9A"/>
    <w:rsid w:val="00876F3B"/>
    <w:rsid w:val="00883B47"/>
    <w:rsid w:val="0088404C"/>
    <w:rsid w:val="008846B1"/>
    <w:rsid w:val="008852C0"/>
    <w:rsid w:val="008852D9"/>
    <w:rsid w:val="008852E9"/>
    <w:rsid w:val="00886C0C"/>
    <w:rsid w:val="0088710B"/>
    <w:rsid w:val="00887A61"/>
    <w:rsid w:val="008907EC"/>
    <w:rsid w:val="00891E06"/>
    <w:rsid w:val="00893BD1"/>
    <w:rsid w:val="00895011"/>
    <w:rsid w:val="008957FC"/>
    <w:rsid w:val="008979D5"/>
    <w:rsid w:val="008A1C81"/>
    <w:rsid w:val="008A2B8E"/>
    <w:rsid w:val="008A2EBA"/>
    <w:rsid w:val="008A4CB4"/>
    <w:rsid w:val="008A7A0B"/>
    <w:rsid w:val="008B08B1"/>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999"/>
    <w:rsid w:val="008E21A3"/>
    <w:rsid w:val="008E3B9A"/>
    <w:rsid w:val="008E434C"/>
    <w:rsid w:val="008F0148"/>
    <w:rsid w:val="008F01CE"/>
    <w:rsid w:val="008F07C9"/>
    <w:rsid w:val="008F1714"/>
    <w:rsid w:val="008F1A39"/>
    <w:rsid w:val="008F36C4"/>
    <w:rsid w:val="008F3C76"/>
    <w:rsid w:val="008F47F5"/>
    <w:rsid w:val="008F5007"/>
    <w:rsid w:val="008F566E"/>
    <w:rsid w:val="008F64FA"/>
    <w:rsid w:val="008F7AAF"/>
    <w:rsid w:val="00900701"/>
    <w:rsid w:val="00901103"/>
    <w:rsid w:val="00901F8F"/>
    <w:rsid w:val="009025DB"/>
    <w:rsid w:val="00902D14"/>
    <w:rsid w:val="00910432"/>
    <w:rsid w:val="009144F8"/>
    <w:rsid w:val="00914BC4"/>
    <w:rsid w:val="00915067"/>
    <w:rsid w:val="00915DCE"/>
    <w:rsid w:val="00920325"/>
    <w:rsid w:val="00923D8D"/>
    <w:rsid w:val="00924D60"/>
    <w:rsid w:val="009257F7"/>
    <w:rsid w:val="00925C45"/>
    <w:rsid w:val="009269EA"/>
    <w:rsid w:val="00926A2B"/>
    <w:rsid w:val="00926A4C"/>
    <w:rsid w:val="00927DEC"/>
    <w:rsid w:val="009316B1"/>
    <w:rsid w:val="00931C4C"/>
    <w:rsid w:val="00932669"/>
    <w:rsid w:val="00932A78"/>
    <w:rsid w:val="00933A88"/>
    <w:rsid w:val="00936C3A"/>
    <w:rsid w:val="009370C9"/>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4077"/>
    <w:rsid w:val="00964A1D"/>
    <w:rsid w:val="00965AA8"/>
    <w:rsid w:val="00967444"/>
    <w:rsid w:val="009679AC"/>
    <w:rsid w:val="00973C75"/>
    <w:rsid w:val="00974E85"/>
    <w:rsid w:val="009763EF"/>
    <w:rsid w:val="00976F1B"/>
    <w:rsid w:val="0098511E"/>
    <w:rsid w:val="00985B66"/>
    <w:rsid w:val="0098604E"/>
    <w:rsid w:val="00987599"/>
    <w:rsid w:val="00987953"/>
    <w:rsid w:val="009923D4"/>
    <w:rsid w:val="0099548B"/>
    <w:rsid w:val="00995A1B"/>
    <w:rsid w:val="00995B13"/>
    <w:rsid w:val="00995C8C"/>
    <w:rsid w:val="009960FF"/>
    <w:rsid w:val="00996109"/>
    <w:rsid w:val="00996BDC"/>
    <w:rsid w:val="009A5F02"/>
    <w:rsid w:val="009A7F55"/>
    <w:rsid w:val="009B1E5B"/>
    <w:rsid w:val="009B401A"/>
    <w:rsid w:val="009B402A"/>
    <w:rsid w:val="009B4043"/>
    <w:rsid w:val="009B6361"/>
    <w:rsid w:val="009B710F"/>
    <w:rsid w:val="009B7335"/>
    <w:rsid w:val="009B7862"/>
    <w:rsid w:val="009C5F6F"/>
    <w:rsid w:val="009C66C0"/>
    <w:rsid w:val="009C6A7F"/>
    <w:rsid w:val="009C72F1"/>
    <w:rsid w:val="009D34A7"/>
    <w:rsid w:val="009D589C"/>
    <w:rsid w:val="009E165F"/>
    <w:rsid w:val="009E1826"/>
    <w:rsid w:val="009E24BC"/>
    <w:rsid w:val="009E279C"/>
    <w:rsid w:val="009E47A4"/>
    <w:rsid w:val="009E66A7"/>
    <w:rsid w:val="009E725D"/>
    <w:rsid w:val="009F1E53"/>
    <w:rsid w:val="009F3D99"/>
    <w:rsid w:val="009F48B4"/>
    <w:rsid w:val="009F4E09"/>
    <w:rsid w:val="00A021F2"/>
    <w:rsid w:val="00A07923"/>
    <w:rsid w:val="00A11C6E"/>
    <w:rsid w:val="00A12263"/>
    <w:rsid w:val="00A14AE6"/>
    <w:rsid w:val="00A20F26"/>
    <w:rsid w:val="00A21134"/>
    <w:rsid w:val="00A2362E"/>
    <w:rsid w:val="00A25993"/>
    <w:rsid w:val="00A2617F"/>
    <w:rsid w:val="00A30E98"/>
    <w:rsid w:val="00A32011"/>
    <w:rsid w:val="00A33BEA"/>
    <w:rsid w:val="00A34382"/>
    <w:rsid w:val="00A35A56"/>
    <w:rsid w:val="00A36E07"/>
    <w:rsid w:val="00A36E36"/>
    <w:rsid w:val="00A37BDC"/>
    <w:rsid w:val="00A40986"/>
    <w:rsid w:val="00A4437F"/>
    <w:rsid w:val="00A47AE0"/>
    <w:rsid w:val="00A51016"/>
    <w:rsid w:val="00A51660"/>
    <w:rsid w:val="00A525D1"/>
    <w:rsid w:val="00A5704C"/>
    <w:rsid w:val="00A611BF"/>
    <w:rsid w:val="00A635E7"/>
    <w:rsid w:val="00A66017"/>
    <w:rsid w:val="00A6615D"/>
    <w:rsid w:val="00A665D0"/>
    <w:rsid w:val="00A67F38"/>
    <w:rsid w:val="00A70359"/>
    <w:rsid w:val="00A717A4"/>
    <w:rsid w:val="00A72087"/>
    <w:rsid w:val="00A7378D"/>
    <w:rsid w:val="00A74593"/>
    <w:rsid w:val="00A74B34"/>
    <w:rsid w:val="00A76C38"/>
    <w:rsid w:val="00A8021E"/>
    <w:rsid w:val="00A808E6"/>
    <w:rsid w:val="00A81455"/>
    <w:rsid w:val="00A8203C"/>
    <w:rsid w:val="00A82655"/>
    <w:rsid w:val="00A82813"/>
    <w:rsid w:val="00A8335C"/>
    <w:rsid w:val="00A837B2"/>
    <w:rsid w:val="00A84643"/>
    <w:rsid w:val="00A8717A"/>
    <w:rsid w:val="00A87345"/>
    <w:rsid w:val="00A939F8"/>
    <w:rsid w:val="00A9423B"/>
    <w:rsid w:val="00A95176"/>
    <w:rsid w:val="00AA24A2"/>
    <w:rsid w:val="00AA26AD"/>
    <w:rsid w:val="00AA43EF"/>
    <w:rsid w:val="00AA4748"/>
    <w:rsid w:val="00AB0D5C"/>
    <w:rsid w:val="00AB1012"/>
    <w:rsid w:val="00AB1D1F"/>
    <w:rsid w:val="00AB2CD3"/>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34BA"/>
    <w:rsid w:val="00AD6B0E"/>
    <w:rsid w:val="00AE0068"/>
    <w:rsid w:val="00AE118C"/>
    <w:rsid w:val="00AE196D"/>
    <w:rsid w:val="00AE2AF6"/>
    <w:rsid w:val="00AE35F0"/>
    <w:rsid w:val="00AE3954"/>
    <w:rsid w:val="00AE4379"/>
    <w:rsid w:val="00AE4F95"/>
    <w:rsid w:val="00AE572E"/>
    <w:rsid w:val="00AF0839"/>
    <w:rsid w:val="00AF1641"/>
    <w:rsid w:val="00AF21DA"/>
    <w:rsid w:val="00AF47A2"/>
    <w:rsid w:val="00AF49AA"/>
    <w:rsid w:val="00AF49E5"/>
    <w:rsid w:val="00AF612E"/>
    <w:rsid w:val="00AF6206"/>
    <w:rsid w:val="00AF76B2"/>
    <w:rsid w:val="00B032BC"/>
    <w:rsid w:val="00B05945"/>
    <w:rsid w:val="00B05BC2"/>
    <w:rsid w:val="00B05D47"/>
    <w:rsid w:val="00B1019D"/>
    <w:rsid w:val="00B12CDA"/>
    <w:rsid w:val="00B13701"/>
    <w:rsid w:val="00B16F20"/>
    <w:rsid w:val="00B20DB6"/>
    <w:rsid w:val="00B231D3"/>
    <w:rsid w:val="00B24E86"/>
    <w:rsid w:val="00B3157A"/>
    <w:rsid w:val="00B33785"/>
    <w:rsid w:val="00B342B9"/>
    <w:rsid w:val="00B350AA"/>
    <w:rsid w:val="00B35C71"/>
    <w:rsid w:val="00B35DDB"/>
    <w:rsid w:val="00B36722"/>
    <w:rsid w:val="00B3694D"/>
    <w:rsid w:val="00B400A5"/>
    <w:rsid w:val="00B448B8"/>
    <w:rsid w:val="00B44F40"/>
    <w:rsid w:val="00B51D44"/>
    <w:rsid w:val="00B51FD2"/>
    <w:rsid w:val="00B52430"/>
    <w:rsid w:val="00B53666"/>
    <w:rsid w:val="00B559F7"/>
    <w:rsid w:val="00B5718E"/>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F1"/>
    <w:rsid w:val="00B81DA6"/>
    <w:rsid w:val="00B820B8"/>
    <w:rsid w:val="00B8534D"/>
    <w:rsid w:val="00B865A6"/>
    <w:rsid w:val="00B87194"/>
    <w:rsid w:val="00B91896"/>
    <w:rsid w:val="00B924B1"/>
    <w:rsid w:val="00B935C9"/>
    <w:rsid w:val="00B94DD9"/>
    <w:rsid w:val="00B96EC8"/>
    <w:rsid w:val="00B979B6"/>
    <w:rsid w:val="00BA3A9D"/>
    <w:rsid w:val="00BA4F6A"/>
    <w:rsid w:val="00BA517E"/>
    <w:rsid w:val="00BA61D0"/>
    <w:rsid w:val="00BA7A03"/>
    <w:rsid w:val="00BB112A"/>
    <w:rsid w:val="00BB1A5F"/>
    <w:rsid w:val="00BB3C1A"/>
    <w:rsid w:val="00BB4823"/>
    <w:rsid w:val="00BB49B4"/>
    <w:rsid w:val="00BB6132"/>
    <w:rsid w:val="00BB66E3"/>
    <w:rsid w:val="00BC1751"/>
    <w:rsid w:val="00BC1DEC"/>
    <w:rsid w:val="00BC2C6D"/>
    <w:rsid w:val="00BC408C"/>
    <w:rsid w:val="00BC4B34"/>
    <w:rsid w:val="00BC702D"/>
    <w:rsid w:val="00BD046B"/>
    <w:rsid w:val="00BD1093"/>
    <w:rsid w:val="00BD1460"/>
    <w:rsid w:val="00BD2D2E"/>
    <w:rsid w:val="00BD56BC"/>
    <w:rsid w:val="00BD6D4C"/>
    <w:rsid w:val="00BF2779"/>
    <w:rsid w:val="00BF4441"/>
    <w:rsid w:val="00BF5A2D"/>
    <w:rsid w:val="00BF612F"/>
    <w:rsid w:val="00BF79FF"/>
    <w:rsid w:val="00C00966"/>
    <w:rsid w:val="00C01364"/>
    <w:rsid w:val="00C02CB8"/>
    <w:rsid w:val="00C040B0"/>
    <w:rsid w:val="00C04FAD"/>
    <w:rsid w:val="00C1122B"/>
    <w:rsid w:val="00C112AB"/>
    <w:rsid w:val="00C1232B"/>
    <w:rsid w:val="00C12DBC"/>
    <w:rsid w:val="00C13669"/>
    <w:rsid w:val="00C139F2"/>
    <w:rsid w:val="00C20111"/>
    <w:rsid w:val="00C224AE"/>
    <w:rsid w:val="00C22AC3"/>
    <w:rsid w:val="00C23D3F"/>
    <w:rsid w:val="00C2707E"/>
    <w:rsid w:val="00C27639"/>
    <w:rsid w:val="00C27D03"/>
    <w:rsid w:val="00C27D2D"/>
    <w:rsid w:val="00C33D10"/>
    <w:rsid w:val="00C36D8B"/>
    <w:rsid w:val="00C37BC0"/>
    <w:rsid w:val="00C4101B"/>
    <w:rsid w:val="00C43853"/>
    <w:rsid w:val="00C43868"/>
    <w:rsid w:val="00C44285"/>
    <w:rsid w:val="00C453E5"/>
    <w:rsid w:val="00C45E1F"/>
    <w:rsid w:val="00C506E1"/>
    <w:rsid w:val="00C50B29"/>
    <w:rsid w:val="00C512C5"/>
    <w:rsid w:val="00C532F4"/>
    <w:rsid w:val="00C544A9"/>
    <w:rsid w:val="00C54642"/>
    <w:rsid w:val="00C554A4"/>
    <w:rsid w:val="00C55FD9"/>
    <w:rsid w:val="00C568A9"/>
    <w:rsid w:val="00C576C9"/>
    <w:rsid w:val="00C5776A"/>
    <w:rsid w:val="00C604C3"/>
    <w:rsid w:val="00C650CD"/>
    <w:rsid w:val="00C71124"/>
    <w:rsid w:val="00C7115D"/>
    <w:rsid w:val="00C7321A"/>
    <w:rsid w:val="00C74684"/>
    <w:rsid w:val="00C7468C"/>
    <w:rsid w:val="00C74BEE"/>
    <w:rsid w:val="00C75019"/>
    <w:rsid w:val="00C76B3D"/>
    <w:rsid w:val="00C7716E"/>
    <w:rsid w:val="00C7745A"/>
    <w:rsid w:val="00C8001A"/>
    <w:rsid w:val="00C80386"/>
    <w:rsid w:val="00C81AB4"/>
    <w:rsid w:val="00C85F11"/>
    <w:rsid w:val="00C862F1"/>
    <w:rsid w:val="00C875C4"/>
    <w:rsid w:val="00C914A8"/>
    <w:rsid w:val="00C921CA"/>
    <w:rsid w:val="00C925FD"/>
    <w:rsid w:val="00C94BC3"/>
    <w:rsid w:val="00CA4494"/>
    <w:rsid w:val="00CA61D3"/>
    <w:rsid w:val="00CA6A2A"/>
    <w:rsid w:val="00CB0699"/>
    <w:rsid w:val="00CB12F3"/>
    <w:rsid w:val="00CB1458"/>
    <w:rsid w:val="00CB2609"/>
    <w:rsid w:val="00CB3707"/>
    <w:rsid w:val="00CB3785"/>
    <w:rsid w:val="00CB4FBD"/>
    <w:rsid w:val="00CB580D"/>
    <w:rsid w:val="00CB5D25"/>
    <w:rsid w:val="00CB661A"/>
    <w:rsid w:val="00CC0096"/>
    <w:rsid w:val="00CC287E"/>
    <w:rsid w:val="00CC3958"/>
    <w:rsid w:val="00CC3D34"/>
    <w:rsid w:val="00CC403D"/>
    <w:rsid w:val="00CC47D6"/>
    <w:rsid w:val="00CC56BD"/>
    <w:rsid w:val="00CC6314"/>
    <w:rsid w:val="00CC65E6"/>
    <w:rsid w:val="00CD004D"/>
    <w:rsid w:val="00CD49E5"/>
    <w:rsid w:val="00CD4E80"/>
    <w:rsid w:val="00CD5EFD"/>
    <w:rsid w:val="00CD706D"/>
    <w:rsid w:val="00CD7F10"/>
    <w:rsid w:val="00CE0DE2"/>
    <w:rsid w:val="00CE2A67"/>
    <w:rsid w:val="00CE2CA0"/>
    <w:rsid w:val="00CE3850"/>
    <w:rsid w:val="00CE4923"/>
    <w:rsid w:val="00CE4DAE"/>
    <w:rsid w:val="00CE7F7A"/>
    <w:rsid w:val="00CF0A12"/>
    <w:rsid w:val="00CF0A46"/>
    <w:rsid w:val="00CF4662"/>
    <w:rsid w:val="00CF4781"/>
    <w:rsid w:val="00CF71D2"/>
    <w:rsid w:val="00D014E1"/>
    <w:rsid w:val="00D01CF7"/>
    <w:rsid w:val="00D10281"/>
    <w:rsid w:val="00D11308"/>
    <w:rsid w:val="00D17760"/>
    <w:rsid w:val="00D17B64"/>
    <w:rsid w:val="00D20687"/>
    <w:rsid w:val="00D208FE"/>
    <w:rsid w:val="00D23611"/>
    <w:rsid w:val="00D30CCF"/>
    <w:rsid w:val="00D34B0E"/>
    <w:rsid w:val="00D3540C"/>
    <w:rsid w:val="00D37D3B"/>
    <w:rsid w:val="00D40CE2"/>
    <w:rsid w:val="00D43329"/>
    <w:rsid w:val="00D45838"/>
    <w:rsid w:val="00D54123"/>
    <w:rsid w:val="00D54966"/>
    <w:rsid w:val="00D56814"/>
    <w:rsid w:val="00D57CC6"/>
    <w:rsid w:val="00D62095"/>
    <w:rsid w:val="00D64707"/>
    <w:rsid w:val="00D64A3F"/>
    <w:rsid w:val="00D64BB9"/>
    <w:rsid w:val="00D66581"/>
    <w:rsid w:val="00D6661B"/>
    <w:rsid w:val="00D67CCB"/>
    <w:rsid w:val="00D7094A"/>
    <w:rsid w:val="00D722D0"/>
    <w:rsid w:val="00D73C5B"/>
    <w:rsid w:val="00D74AD5"/>
    <w:rsid w:val="00D75B0B"/>
    <w:rsid w:val="00D761C5"/>
    <w:rsid w:val="00D80908"/>
    <w:rsid w:val="00D80F83"/>
    <w:rsid w:val="00D824C5"/>
    <w:rsid w:val="00D84B3A"/>
    <w:rsid w:val="00D85E46"/>
    <w:rsid w:val="00D866E3"/>
    <w:rsid w:val="00D86B2C"/>
    <w:rsid w:val="00D875B4"/>
    <w:rsid w:val="00D915F1"/>
    <w:rsid w:val="00D91EC1"/>
    <w:rsid w:val="00D927C6"/>
    <w:rsid w:val="00D929D4"/>
    <w:rsid w:val="00D92E77"/>
    <w:rsid w:val="00D933F6"/>
    <w:rsid w:val="00D936D7"/>
    <w:rsid w:val="00D94838"/>
    <w:rsid w:val="00D97EC1"/>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7BB0"/>
    <w:rsid w:val="00DE31EB"/>
    <w:rsid w:val="00DE3A87"/>
    <w:rsid w:val="00DE435C"/>
    <w:rsid w:val="00DE58BF"/>
    <w:rsid w:val="00DF011F"/>
    <w:rsid w:val="00DF0D44"/>
    <w:rsid w:val="00DF5775"/>
    <w:rsid w:val="00DF60DD"/>
    <w:rsid w:val="00E011D6"/>
    <w:rsid w:val="00E02AED"/>
    <w:rsid w:val="00E02B11"/>
    <w:rsid w:val="00E03D7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7B10"/>
    <w:rsid w:val="00E30291"/>
    <w:rsid w:val="00E33E0A"/>
    <w:rsid w:val="00E34CE8"/>
    <w:rsid w:val="00E35308"/>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DC2"/>
    <w:rsid w:val="00E65FCE"/>
    <w:rsid w:val="00E672B9"/>
    <w:rsid w:val="00E67B0E"/>
    <w:rsid w:val="00E7220C"/>
    <w:rsid w:val="00E77115"/>
    <w:rsid w:val="00E80C24"/>
    <w:rsid w:val="00E81EC8"/>
    <w:rsid w:val="00E83A0D"/>
    <w:rsid w:val="00E83B63"/>
    <w:rsid w:val="00E87AEA"/>
    <w:rsid w:val="00E909B2"/>
    <w:rsid w:val="00E90C2A"/>
    <w:rsid w:val="00E91A85"/>
    <w:rsid w:val="00E9485A"/>
    <w:rsid w:val="00E9541E"/>
    <w:rsid w:val="00E9689B"/>
    <w:rsid w:val="00E96F65"/>
    <w:rsid w:val="00E97DA7"/>
    <w:rsid w:val="00EA0E72"/>
    <w:rsid w:val="00EA15E6"/>
    <w:rsid w:val="00EA1FCF"/>
    <w:rsid w:val="00EA2FAD"/>
    <w:rsid w:val="00EA4125"/>
    <w:rsid w:val="00EA461E"/>
    <w:rsid w:val="00EA6225"/>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E00E9"/>
    <w:rsid w:val="00EE1BEE"/>
    <w:rsid w:val="00EE2519"/>
    <w:rsid w:val="00EE32DD"/>
    <w:rsid w:val="00EE3450"/>
    <w:rsid w:val="00EE6185"/>
    <w:rsid w:val="00EE67EA"/>
    <w:rsid w:val="00EF2578"/>
    <w:rsid w:val="00EF49A8"/>
    <w:rsid w:val="00EF519A"/>
    <w:rsid w:val="00EF7009"/>
    <w:rsid w:val="00F00F8A"/>
    <w:rsid w:val="00F02E06"/>
    <w:rsid w:val="00F06A53"/>
    <w:rsid w:val="00F07A4B"/>
    <w:rsid w:val="00F11C00"/>
    <w:rsid w:val="00F11D07"/>
    <w:rsid w:val="00F1684A"/>
    <w:rsid w:val="00F17967"/>
    <w:rsid w:val="00F22511"/>
    <w:rsid w:val="00F231DC"/>
    <w:rsid w:val="00F2590C"/>
    <w:rsid w:val="00F26174"/>
    <w:rsid w:val="00F26C64"/>
    <w:rsid w:val="00F27613"/>
    <w:rsid w:val="00F27D04"/>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6377"/>
    <w:rsid w:val="00F66D64"/>
    <w:rsid w:val="00F723FF"/>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1050"/>
    <w:rsid w:val="00FA2334"/>
    <w:rsid w:val="00FA3BC8"/>
    <w:rsid w:val="00FA6E18"/>
    <w:rsid w:val="00FB15B9"/>
    <w:rsid w:val="00FB5261"/>
    <w:rsid w:val="00FB6664"/>
    <w:rsid w:val="00FB6A25"/>
    <w:rsid w:val="00FC0614"/>
    <w:rsid w:val="00FC21D6"/>
    <w:rsid w:val="00FC5B58"/>
    <w:rsid w:val="00FC5DC7"/>
    <w:rsid w:val="00FC7114"/>
    <w:rsid w:val="00FC7FE2"/>
    <w:rsid w:val="00FD00BC"/>
    <w:rsid w:val="00FD05C6"/>
    <w:rsid w:val="00FD2C77"/>
    <w:rsid w:val="00FD421D"/>
    <w:rsid w:val="00FD5A12"/>
    <w:rsid w:val="00FD5E6A"/>
    <w:rsid w:val="00FD7091"/>
    <w:rsid w:val="00FD72D3"/>
    <w:rsid w:val="00FD7F52"/>
    <w:rsid w:val="00FE1677"/>
    <w:rsid w:val="00FE206C"/>
    <w:rsid w:val="00FE65D7"/>
    <w:rsid w:val="00FE666A"/>
    <w:rsid w:val="00FE7532"/>
    <w:rsid w:val="00FF20BB"/>
    <w:rsid w:val="00FF6691"/>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image" Target="media/image5.png"/><Relationship Id="rId42" Type="http://schemas.openxmlformats.org/officeDocument/2006/relationships/image" Target="media/image20.png"/><Relationship Id="rId63" Type="http://schemas.openxmlformats.org/officeDocument/2006/relationships/header" Target="header15.xml"/><Relationship Id="rId84" Type="http://schemas.openxmlformats.org/officeDocument/2006/relationships/image" Target="media/image59.png"/><Relationship Id="rId138" Type="http://schemas.openxmlformats.org/officeDocument/2006/relationships/hyperlink" Target="http://biblioteca.udg.es/info_general/Guies/Cites/citar_llibres.asp" TargetMode="External"/><Relationship Id="rId159" Type="http://schemas.openxmlformats.org/officeDocument/2006/relationships/hyperlink" Target="https://bl.ocks.org/rpgove/0060ff3b656618e9136b" TargetMode="External"/><Relationship Id="rId170" Type="http://schemas.openxmlformats.org/officeDocument/2006/relationships/hyperlink" Target="https://www.arduino.cc/en/Guide/Introduction"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header" Target="header21.xml"/><Relationship Id="rId149" Type="http://schemas.openxmlformats.org/officeDocument/2006/relationships/hyperlink" Target="http://www.liunet.edu/cwis/cwp/library/workshop/citchi.htm" TargetMode="External"/><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hyperlink" Target="https://www.hwlibre.com/mqtt/" TargetMode="External"/><Relationship Id="rId22"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3" Type="http://schemas.openxmlformats.org/officeDocument/2006/relationships/image" Target="media/image21.jpeg"/><Relationship Id="rId64" Type="http://schemas.openxmlformats.org/officeDocument/2006/relationships/image" Target="media/image39.png"/><Relationship Id="rId118" Type="http://schemas.openxmlformats.org/officeDocument/2006/relationships/image" Target="media/image89.jpeg"/><Relationship Id="rId139" Type="http://schemas.openxmlformats.org/officeDocument/2006/relationships/hyperlink" Target="http://www.liunet.edu/cwis/cwp/library/workshop/citapa.htm" TargetMode="External"/><Relationship Id="rId85" Type="http://schemas.openxmlformats.org/officeDocument/2006/relationships/image" Target="media/image60.png"/><Relationship Id="rId150" Type="http://schemas.openxmlformats.org/officeDocument/2006/relationships/hyperlink" Target="http://www." TargetMode="External"/><Relationship Id="rId171" Type="http://schemas.openxmlformats.org/officeDocument/2006/relationships/hyperlink" Target="https://www.elespectador.com/noticias/bogota/listos-los-contenedores-solo-falta-saber-donde-ubicarlos/" TargetMode="External"/><Relationship Id="rId12" Type="http://schemas.openxmlformats.org/officeDocument/2006/relationships/image" Target="media/image2.png"/><Relationship Id="rId33" Type="http://schemas.openxmlformats.org/officeDocument/2006/relationships/image" Target="media/image15.png"/><Relationship Id="rId108" Type="http://schemas.openxmlformats.org/officeDocument/2006/relationships/image" Target="media/image80.png"/><Relationship Id="rId129" Type="http://schemas.openxmlformats.org/officeDocument/2006/relationships/header" Target="header22.xml"/><Relationship Id="rId54" Type="http://schemas.openxmlformats.org/officeDocument/2006/relationships/image" Target="media/image32.jpeg"/><Relationship Id="rId75" Type="http://schemas.openxmlformats.org/officeDocument/2006/relationships/image" Target="media/image50.png"/><Relationship Id="rId96" Type="http://schemas.openxmlformats.org/officeDocument/2006/relationships/image" Target="media/image68.png"/><Relationship Id="rId140" Type="http://schemas.openxmlformats.org/officeDocument/2006/relationships/hyperlink" Target="http://libweb.anglia.ac.uk/referencing/harvard.htm" TargetMode="External"/><Relationship Id="rId161" Type="http://schemas.openxmlformats.org/officeDocument/2006/relationships/hyperlink" Target="http://www.lilygo.cn/about.aspx?TypeId=1&amp;FId=t1:1: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jpeg"/><Relationship Id="rId119" Type="http://schemas.openxmlformats.org/officeDocument/2006/relationships/image" Target="media/image90.png"/><Relationship Id="rId44" Type="http://schemas.openxmlformats.org/officeDocument/2006/relationships/image" Target="media/image22.png"/><Relationship Id="rId60" Type="http://schemas.openxmlformats.org/officeDocument/2006/relationships/image" Target="media/image38.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header" Target="header23.xml"/><Relationship Id="rId135" Type="http://schemas.openxmlformats.org/officeDocument/2006/relationships/hyperlink" Target="http://healthlinks.washington.edu/hsl/styleguides/ama.htm" TargetMode="External"/><Relationship Id="rId151" Type="http://schemas.openxmlformats.org/officeDocument/2006/relationships/hyperlink" Target="http://www.fisterra.com/recursos_web/mbe/vancouver.asp" TargetMode="External"/><Relationship Id="rId156" Type="http://schemas.openxmlformats.org/officeDocument/2006/relationships/hyperlink" Target="https://www.dragino.com/products/lora-lorawan-end-node/item/161-ldds75.html" TargetMode="External"/><Relationship Id="rId172" Type="http://schemas.openxmlformats.org/officeDocument/2006/relationships/image" Target="media/image92.jpeg"/><Relationship Id="rId13" Type="http://schemas.openxmlformats.org/officeDocument/2006/relationships/image" Target="media/image3.png"/><Relationship Id="rId18" Type="http://schemas.openxmlformats.org/officeDocument/2006/relationships/header" Target="header8.xml"/><Relationship Id="rId39" Type="http://schemas.openxmlformats.org/officeDocument/2006/relationships/image" Target="media/image17.jpeg"/><Relationship Id="rId109" Type="http://schemas.openxmlformats.org/officeDocument/2006/relationships/image" Target="media/image81.png"/><Relationship Id="rId34" Type="http://schemas.openxmlformats.org/officeDocument/2006/relationships/header" Target="header10.xml"/><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hyperlink" Target="https://github.com/graphhopper/directions-api/blob/master/route-optimization.md" TargetMode="External"/><Relationship Id="rId125" Type="http://schemas.openxmlformats.org/officeDocument/2006/relationships/header" Target="header18.xml"/><Relationship Id="rId141" Type="http://schemas.openxmlformats.org/officeDocument/2006/relationships/hyperlink" Target="http://www.mla.org/" TargetMode="External"/><Relationship Id="rId146" Type="http://schemas.openxmlformats.org/officeDocument/2006/relationships/hyperlink" Target="http://www.chicagomanualofstyle.org/" TargetMode="External"/><Relationship Id="rId167" Type="http://schemas.openxmlformats.org/officeDocument/2006/relationships/hyperlink" Target="https://medium.com/pruebas-de-laboratorio-de-la-modulaci%C3%B3n-lora/modulaci%C3%B3n-lora-4ad74cabd59e" TargetMode="External"/><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yperlink" Target="https://owasp.org/www-project-internet-of-things/"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hyperlink" Target="http://www.apache.org/licenses/LICENSE-2.0" TargetMode="External"/><Relationship Id="rId40" Type="http://schemas.openxmlformats.org/officeDocument/2006/relationships/image" Target="media/image18.jpeg"/><Relationship Id="rId45" Type="http://schemas.openxmlformats.org/officeDocument/2006/relationships/image" Target="media/image23.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jpeg"/><Relationship Id="rId131" Type="http://schemas.openxmlformats.org/officeDocument/2006/relationships/header" Target="header24.xml"/><Relationship Id="rId136" Type="http://schemas.openxmlformats.org/officeDocument/2006/relationships/hyperlink" Target="http://www.liunet.edu/cwis/cwp/library/workshop/citama.htm" TargetMode="External"/><Relationship Id="rId157" Type="http://schemas.openxmlformats.org/officeDocument/2006/relationships/hyperlink" Target="https://www.dragino.com/products/lora-lorawan-gateway/item/135-lg02.html" TargetMode="External"/><Relationship Id="rId61" Type="http://schemas.openxmlformats.org/officeDocument/2006/relationships/header" Target="header13.xml"/><Relationship Id="rId82" Type="http://schemas.openxmlformats.org/officeDocument/2006/relationships/image" Target="media/image57.png"/><Relationship Id="rId152" Type="http://schemas.openxmlformats.org/officeDocument/2006/relationships/hyperlink" Target="https://store.arduino.cc/arduino-uno-rev3" TargetMode="External"/><Relationship Id="rId173" Type="http://schemas.openxmlformats.org/officeDocument/2006/relationships/header" Target="header28.xml"/><Relationship Id="rId19" Type="http://schemas.openxmlformats.org/officeDocument/2006/relationships/header" Target="header9.xml"/><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header" Target="header11.xml"/><Relationship Id="rId56" Type="http://schemas.openxmlformats.org/officeDocument/2006/relationships/image" Target="media/image34.pn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header" Target="header19.xml"/><Relationship Id="rId147" Type="http://schemas.openxmlformats.org/officeDocument/2006/relationships/hyperlink" Target="http://www.bedfordstmartins.com/hacker/resdoc/history/footnotes.htm" TargetMode="External"/><Relationship Id="rId168" Type="http://schemas.openxmlformats.org/officeDocument/2006/relationships/hyperlink" Target="http://concejodebogota.gov.co/bogota-produce-6-300-toneladas-de-basura-al-dia/cbogota/2018-09-03/134429.php" TargetMode="Externa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1.png"/><Relationship Id="rId142" Type="http://schemas.openxmlformats.org/officeDocument/2006/relationships/hyperlink" Target="http://biblioteca.udg.es/info_general/Guies/Cites/MLA.asp" TargetMode="External"/><Relationship Id="rId163" Type="http://schemas.openxmlformats.org/officeDocument/2006/relationships/hyperlink" Target="https://thenewstack.io/10-diy-development-boards-iot-prototyping/" TargetMode="External"/><Relationship Id="rId3" Type="http://schemas.openxmlformats.org/officeDocument/2006/relationships/styles" Target="styles.xml"/><Relationship Id="rId25" Type="http://schemas.openxmlformats.org/officeDocument/2006/relationships/image" Target="media/image7.jpeg"/><Relationship Id="rId46" Type="http://schemas.openxmlformats.org/officeDocument/2006/relationships/image" Target="media/image24.jpeg"/><Relationship Id="rId67" Type="http://schemas.openxmlformats.org/officeDocument/2006/relationships/image" Target="media/image42.png"/><Relationship Id="rId116" Type="http://schemas.openxmlformats.org/officeDocument/2006/relationships/hyperlink" Target="https://github.com/xetorthio/kmeans" TargetMode="External"/><Relationship Id="rId137" Type="http://schemas.openxmlformats.org/officeDocument/2006/relationships/hyperlink" Target="http://www.apastyle.org/" TargetMode="External"/><Relationship Id="rId158" Type="http://schemas.openxmlformats.org/officeDocument/2006/relationships/hyperlink" Target="https://doi.org/10.1016/j.scs.2019.101488" TargetMode="External"/><Relationship Id="rId20" Type="http://schemas.openxmlformats.org/officeDocument/2006/relationships/image" Target="media/image4.png"/><Relationship Id="rId41" Type="http://schemas.openxmlformats.org/officeDocument/2006/relationships/image" Target="media/image19.jpeg"/><Relationship Id="rId62" Type="http://schemas.openxmlformats.org/officeDocument/2006/relationships/header" Target="header14.xml"/><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header" Target="header25.xml"/><Relationship Id="rId153" Type="http://schemas.openxmlformats.org/officeDocument/2006/relationships/hyperlink" Target="https://dzone.com/articles/coap-protocol-step-by-step-guide" TargetMode="External"/><Relationship Id="rId174" Type="http://schemas.openxmlformats.org/officeDocument/2006/relationships/header" Target="header29.xml"/><Relationship Id="rId15" Type="http://schemas.openxmlformats.org/officeDocument/2006/relationships/header" Target="header5.xml"/><Relationship Id="rId36" Type="http://schemas.openxmlformats.org/officeDocument/2006/relationships/header" Target="header12.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header" Target="header20.xml"/><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hyperlink" Target="https://github.com/TheThingsNetwork/java-app-sdk" TargetMode="External"/><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hyperlink" Target="https://developers.arcgis.com/rest/network/api-reference/vehicle-routing-problem-service.htm" TargetMode="External"/><Relationship Id="rId143" Type="http://schemas.openxmlformats.org/officeDocument/2006/relationships/hyperlink" Target="http://www.liunet.edu/cwis/cwp/library/workshop/citmla.htm" TargetMode="External"/><Relationship Id="rId148" Type="http://schemas.openxmlformats.org/officeDocument/2006/relationships/hyperlink" Target="http://www.bedfordstmartins.com/online/cite7.html" TargetMode="External"/><Relationship Id="rId164" Type="http://schemas.openxmlformats.org/officeDocument/2006/relationships/hyperlink" Target="https://naylampmechatronics.com/blog/18_Tutorial-M%C3%B3dulo-GPS-con-Arduino.html" TargetMode="External"/><Relationship Id="rId169" Type="http://schemas.openxmlformats.org/officeDocument/2006/relationships/hyperlink" Target="http://alexvolov.com/2016/06/amqp/"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hyperlink" Target="https://mosquitto.org/download/" TargetMode="External"/><Relationship Id="rId112" Type="http://schemas.openxmlformats.org/officeDocument/2006/relationships/image" Target="media/image84.png"/><Relationship Id="rId133" Type="http://schemas.openxmlformats.org/officeDocument/2006/relationships/header" Target="header26.xml"/><Relationship Id="rId154" Type="http://schemas.openxmlformats.org/officeDocument/2006/relationships/hyperlink" Target="http://www.steves-internet-guide.com/mqtt-works/" TargetMode="External"/><Relationship Id="rId175" Type="http://schemas.openxmlformats.org/officeDocument/2006/relationships/fontTable" Target="fontTable.xml"/><Relationship Id="rId16" Type="http://schemas.openxmlformats.org/officeDocument/2006/relationships/header" Target="header6.xml"/><Relationship Id="rId37" Type="http://schemas.openxmlformats.org/officeDocument/2006/relationships/footer" Target="footer1.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header" Target="header16.xml"/><Relationship Id="rId144" Type="http://schemas.openxmlformats.org/officeDocument/2006/relationships/hyperlink" Target="http://www.nlm.nih.gov" TargetMode="External"/><Relationship Id="rId90" Type="http://schemas.openxmlformats.org/officeDocument/2006/relationships/hyperlink" Target="https://console.thethingsnetwork.org/mqtt-ca.pem" TargetMode="External"/><Relationship Id="rId165" Type="http://schemas.openxmlformats.org/officeDocument/2006/relationships/hyperlink" Target="https://www.newieventures.com.au/blogtext/2018/2/26/lorawan-otaa-or-abp" TargetMode="External"/><Relationship Id="rId27" Type="http://schemas.openxmlformats.org/officeDocument/2006/relationships/image" Target="media/image9.png"/><Relationship Id="rId48" Type="http://schemas.openxmlformats.org/officeDocument/2006/relationships/image" Target="media/image26.pn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header" Target="header27.xml"/><Relationship Id="rId80" Type="http://schemas.openxmlformats.org/officeDocument/2006/relationships/image" Target="media/image55.png"/><Relationship Id="rId155" Type="http://schemas.openxmlformats.org/officeDocument/2006/relationships/hyperlink" Target="https://www.dragino.com/about/about.html" TargetMode="External"/><Relationship Id="rId176" Type="http://schemas.openxmlformats.org/officeDocument/2006/relationships/theme" Target="theme/theme1.xml"/><Relationship Id="rId17" Type="http://schemas.openxmlformats.org/officeDocument/2006/relationships/header" Target="header7.xml"/><Relationship Id="rId38" Type="http://schemas.openxmlformats.org/officeDocument/2006/relationships/image" Target="media/image16.png"/><Relationship Id="rId59" Type="http://schemas.openxmlformats.org/officeDocument/2006/relationships/image" Target="media/image37.png"/><Relationship Id="rId103" Type="http://schemas.openxmlformats.org/officeDocument/2006/relationships/image" Target="media/image75.png"/><Relationship Id="rId124" Type="http://schemas.openxmlformats.org/officeDocument/2006/relationships/header" Target="header17.xml"/><Relationship Id="rId70" Type="http://schemas.openxmlformats.org/officeDocument/2006/relationships/image" Target="media/image45.png"/><Relationship Id="rId91" Type="http://schemas.openxmlformats.org/officeDocument/2006/relationships/image" Target="media/image64.png"/><Relationship Id="rId145" Type="http://schemas.openxmlformats.org/officeDocument/2006/relationships/hyperlink" Target="http://www.nlm.nih.gov/pubs/formats/recommendedformats.html" TargetMode="External"/><Relationship Id="rId166" Type="http://schemas.openxmlformats.org/officeDocument/2006/relationships/hyperlink" Target="https://ecoinventos.com/suecia-recicla-un-asombroso-99-de-su-basur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B38849-FBF2-4D9B-8A02-6233101A6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2</TotalTime>
  <Pages>129</Pages>
  <Words>32346</Words>
  <Characters>177907</Characters>
  <Application>Microsoft Office Word</Application>
  <DocSecurity>0</DocSecurity>
  <Lines>1482</Lines>
  <Paragraphs>419</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209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208</cp:revision>
  <cp:lastPrinted>2020-06-05T19:45:00Z</cp:lastPrinted>
  <dcterms:created xsi:type="dcterms:W3CDTF">2020-06-05T17:10:00Z</dcterms:created>
  <dcterms:modified xsi:type="dcterms:W3CDTF">2020-10-29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